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2A579A00" w14:textId="77777777" w:rsidR="00F9444C" w:rsidRDefault="00D95FB5">
          <w:pPr>
            <w:pStyle w:val="NoSpacing"/>
          </w:pPr>
          <w:r>
            <w:t>Your Name</w:t>
          </w:r>
        </w:p>
      </w:sdtContent>
    </w:sdt>
    <w:p w14:paraId="7DBBC4CB" w14:textId="77777777" w:rsidR="00E614DD" w:rsidRDefault="001476D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77994F0" w14:textId="77777777" w:rsidR="00E614DD" w:rsidRDefault="001476D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E5371F5" w14:textId="77777777" w:rsidR="00E614DD" w:rsidRDefault="001476D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247BBBD" w14:textId="77777777" w:rsidR="00D50EF8" w:rsidRDefault="00D95FB5" w:rsidP="00D50EF8">
      <w:pPr>
        <w:jc w:val="center"/>
        <w:rPr>
          <w:rFonts w:asciiTheme="majorHAnsi" w:eastAsiaTheme="majorEastAsia" w:hAnsiTheme="majorHAnsi" w:cstheme="majorBidi"/>
          <w:kern w:val="28"/>
        </w:rPr>
      </w:pPr>
      <w:r w:rsidRPr="00D50EF8">
        <w:rPr>
          <w:rFonts w:asciiTheme="majorHAnsi" w:eastAsiaTheme="majorEastAsia" w:hAnsiTheme="majorHAnsi" w:cstheme="majorBidi"/>
          <w:kern w:val="28"/>
        </w:rPr>
        <w:t>Social</w:t>
      </w:r>
      <w:r>
        <w:rPr>
          <w:rFonts w:asciiTheme="majorHAnsi" w:eastAsiaTheme="majorEastAsia" w:hAnsiTheme="majorHAnsi" w:cstheme="majorBidi"/>
          <w:kern w:val="28"/>
        </w:rPr>
        <w:t xml:space="preserve"> Media Privacy R</w:t>
      </w:r>
      <w:r w:rsidRPr="00D50EF8">
        <w:rPr>
          <w:rFonts w:asciiTheme="majorHAnsi" w:eastAsiaTheme="majorEastAsia" w:hAnsiTheme="majorHAnsi" w:cstheme="majorBidi"/>
          <w:kern w:val="28"/>
        </w:rPr>
        <w:t>ights</w:t>
      </w:r>
    </w:p>
    <w:p w14:paraId="74FA25B0" w14:textId="621EC2D4" w:rsidR="00D50EF8" w:rsidRDefault="00D95FB5" w:rsidP="00AF7A05">
      <w:pPr>
        <w:rPr>
          <w:rFonts w:asciiTheme="majorHAnsi" w:eastAsiaTheme="majorEastAsia" w:hAnsiTheme="majorHAnsi" w:cstheme="majorBidi"/>
          <w:kern w:val="28"/>
        </w:rPr>
      </w:pPr>
      <w:r>
        <w:rPr>
          <w:rFonts w:asciiTheme="majorHAnsi" w:eastAsiaTheme="majorEastAsia" w:hAnsiTheme="majorHAnsi" w:cstheme="majorBidi"/>
          <w:kern w:val="28"/>
        </w:rPr>
        <w:t>In the present age</w:t>
      </w:r>
      <w:r w:rsidRPr="00D50EF8">
        <w:rPr>
          <w:rFonts w:asciiTheme="majorHAnsi" w:eastAsiaTheme="majorEastAsia" w:hAnsiTheme="majorHAnsi" w:cstheme="majorBidi"/>
          <w:kern w:val="28"/>
        </w:rPr>
        <w:t xml:space="preserve">, </w:t>
      </w:r>
      <w:r>
        <w:rPr>
          <w:rFonts w:asciiTheme="majorHAnsi" w:eastAsiaTheme="majorEastAsia" w:hAnsiTheme="majorHAnsi" w:cstheme="majorBidi"/>
          <w:kern w:val="28"/>
        </w:rPr>
        <w:t>lots of</w:t>
      </w:r>
      <w:r w:rsidRPr="00D50EF8">
        <w:rPr>
          <w:rFonts w:asciiTheme="majorHAnsi" w:eastAsiaTheme="majorEastAsia" w:hAnsiTheme="majorHAnsi" w:cstheme="majorBidi"/>
          <w:kern w:val="28"/>
        </w:rPr>
        <w:t xml:space="preserve"> signs of progress in technology</w:t>
      </w:r>
      <w:r w:rsidRPr="00D50EF8">
        <w:t xml:space="preserve"> </w:t>
      </w:r>
      <w:r>
        <w:rPr>
          <w:rFonts w:asciiTheme="majorHAnsi" w:eastAsiaTheme="majorEastAsia" w:hAnsiTheme="majorHAnsi" w:cstheme="majorBidi"/>
          <w:kern w:val="28"/>
        </w:rPr>
        <w:t>have affected the privacy of society. Almost everyone in the world has gotten affected by these advances in technology</w:t>
      </w:r>
      <w:r w:rsidRPr="00D50EF8">
        <w:rPr>
          <w:rFonts w:asciiTheme="majorHAnsi" w:eastAsiaTheme="majorEastAsia" w:hAnsiTheme="majorHAnsi" w:cstheme="majorBidi"/>
          <w:kern w:val="28"/>
        </w:rPr>
        <w:t xml:space="preserve">. </w:t>
      </w:r>
      <w:r w:rsidR="004333B6">
        <w:rPr>
          <w:rFonts w:asciiTheme="majorHAnsi" w:eastAsiaTheme="majorEastAsia" w:hAnsiTheme="majorHAnsi" w:cstheme="majorBidi"/>
          <w:kern w:val="28"/>
        </w:rPr>
        <w:t xml:space="preserve">One of the major progress that technology has made is the invention and the mass use of the internet. </w:t>
      </w:r>
      <w:r w:rsidRPr="00D50EF8">
        <w:rPr>
          <w:rFonts w:asciiTheme="majorHAnsi" w:eastAsiaTheme="majorEastAsia" w:hAnsiTheme="majorHAnsi" w:cstheme="majorBidi"/>
          <w:kern w:val="28"/>
        </w:rPr>
        <w:t xml:space="preserve">Today </w:t>
      </w:r>
      <w:r w:rsidR="004333B6">
        <w:rPr>
          <w:rFonts w:asciiTheme="majorHAnsi" w:eastAsiaTheme="majorEastAsia" w:hAnsiTheme="majorHAnsi" w:cstheme="majorBidi"/>
          <w:kern w:val="28"/>
        </w:rPr>
        <w:t>majority of the people</w:t>
      </w:r>
      <w:r w:rsidRPr="00D50EF8">
        <w:rPr>
          <w:rFonts w:asciiTheme="majorHAnsi" w:eastAsiaTheme="majorEastAsia" w:hAnsiTheme="majorHAnsi" w:cstheme="majorBidi"/>
          <w:kern w:val="28"/>
        </w:rPr>
        <w:t xml:space="preserve">, </w:t>
      </w:r>
      <w:r w:rsidR="004333B6">
        <w:rPr>
          <w:rFonts w:asciiTheme="majorHAnsi" w:eastAsiaTheme="majorEastAsia" w:hAnsiTheme="majorHAnsi" w:cstheme="majorBidi"/>
          <w:kern w:val="28"/>
        </w:rPr>
        <w:t>from all over the</w:t>
      </w:r>
      <w:r w:rsidRPr="00D50EF8">
        <w:rPr>
          <w:rFonts w:asciiTheme="majorHAnsi" w:eastAsiaTheme="majorEastAsia" w:hAnsiTheme="majorHAnsi" w:cstheme="majorBidi"/>
          <w:kern w:val="28"/>
        </w:rPr>
        <w:t xml:space="preserve"> world </w:t>
      </w:r>
      <w:r w:rsidR="004333B6">
        <w:rPr>
          <w:rFonts w:asciiTheme="majorHAnsi" w:eastAsiaTheme="majorEastAsia" w:hAnsiTheme="majorHAnsi" w:cstheme="majorBidi"/>
          <w:kern w:val="28"/>
        </w:rPr>
        <w:t>use</w:t>
      </w:r>
      <w:r w:rsidRPr="00D50EF8">
        <w:rPr>
          <w:rFonts w:asciiTheme="majorHAnsi" w:eastAsiaTheme="majorEastAsia" w:hAnsiTheme="majorHAnsi" w:cstheme="majorBidi"/>
          <w:kern w:val="28"/>
        </w:rPr>
        <w:t xml:space="preserve"> the Internet to </w:t>
      </w:r>
      <w:r w:rsidR="00AF7A05">
        <w:rPr>
          <w:rFonts w:asciiTheme="majorHAnsi" w:eastAsiaTheme="majorEastAsia" w:hAnsiTheme="majorHAnsi" w:cstheme="majorBidi"/>
          <w:kern w:val="28"/>
        </w:rPr>
        <w:t>grow</w:t>
      </w:r>
      <w:r w:rsidRPr="00D50EF8">
        <w:rPr>
          <w:rFonts w:asciiTheme="majorHAnsi" w:eastAsiaTheme="majorEastAsia" w:hAnsiTheme="majorHAnsi" w:cstheme="majorBidi"/>
          <w:kern w:val="28"/>
        </w:rPr>
        <w:t xml:space="preserve"> their </w:t>
      </w:r>
      <w:r w:rsidR="004333B6" w:rsidRPr="00D50EF8">
        <w:rPr>
          <w:rFonts w:asciiTheme="majorHAnsi" w:eastAsiaTheme="majorEastAsia" w:hAnsiTheme="majorHAnsi" w:cstheme="majorBidi"/>
          <w:kern w:val="28"/>
        </w:rPr>
        <w:t>private</w:t>
      </w:r>
      <w:r w:rsidRPr="00D50EF8">
        <w:rPr>
          <w:rFonts w:asciiTheme="majorHAnsi" w:eastAsiaTheme="majorEastAsia" w:hAnsiTheme="majorHAnsi" w:cstheme="majorBidi"/>
          <w:kern w:val="28"/>
        </w:rPr>
        <w:t xml:space="preserve"> and </w:t>
      </w:r>
      <w:r w:rsidR="004333B6">
        <w:rPr>
          <w:rFonts w:asciiTheme="majorHAnsi" w:eastAsiaTheme="majorEastAsia" w:hAnsiTheme="majorHAnsi" w:cstheme="majorBidi"/>
          <w:kern w:val="28"/>
        </w:rPr>
        <w:t>professional</w:t>
      </w:r>
      <w:r w:rsidRPr="00D50EF8">
        <w:rPr>
          <w:rFonts w:asciiTheme="majorHAnsi" w:eastAsiaTheme="majorEastAsia" w:hAnsiTheme="majorHAnsi" w:cstheme="majorBidi"/>
          <w:kern w:val="28"/>
        </w:rPr>
        <w:t xml:space="preserve"> </w:t>
      </w:r>
      <w:r w:rsidR="004333B6" w:rsidRPr="00D50EF8">
        <w:rPr>
          <w:rFonts w:asciiTheme="majorHAnsi" w:eastAsiaTheme="majorEastAsia" w:hAnsiTheme="majorHAnsi" w:cstheme="majorBidi"/>
          <w:kern w:val="28"/>
        </w:rPr>
        <w:t>jobs</w:t>
      </w:r>
      <w:r w:rsidRPr="00D50EF8">
        <w:rPr>
          <w:rFonts w:asciiTheme="majorHAnsi" w:eastAsiaTheme="majorEastAsia" w:hAnsiTheme="majorHAnsi" w:cstheme="majorBidi"/>
          <w:kern w:val="28"/>
        </w:rPr>
        <w:t xml:space="preserve"> on a</w:t>
      </w:r>
      <w:r w:rsidR="004333B6">
        <w:rPr>
          <w:rFonts w:asciiTheme="majorHAnsi" w:eastAsiaTheme="majorEastAsia" w:hAnsiTheme="majorHAnsi" w:cstheme="majorBidi"/>
          <w:kern w:val="28"/>
        </w:rPr>
        <w:t>n</w:t>
      </w:r>
      <w:r w:rsidRPr="00D50EF8">
        <w:rPr>
          <w:rFonts w:asciiTheme="majorHAnsi" w:eastAsiaTheme="majorEastAsia" w:hAnsiTheme="majorHAnsi" w:cstheme="majorBidi"/>
          <w:kern w:val="28"/>
        </w:rPr>
        <w:t xml:space="preserve"> </w:t>
      </w:r>
      <w:r w:rsidR="004333B6">
        <w:rPr>
          <w:rFonts w:asciiTheme="majorHAnsi" w:eastAsiaTheme="majorEastAsia" w:hAnsiTheme="majorHAnsi" w:cstheme="majorBidi"/>
          <w:kern w:val="28"/>
        </w:rPr>
        <w:t xml:space="preserve">everyday basis. </w:t>
      </w:r>
      <w:r w:rsidRPr="00D50EF8">
        <w:rPr>
          <w:rFonts w:asciiTheme="majorHAnsi" w:eastAsiaTheme="majorEastAsia" w:hAnsiTheme="majorHAnsi" w:cstheme="majorBidi"/>
          <w:kern w:val="28"/>
        </w:rPr>
        <w:t xml:space="preserve">Internet is a </w:t>
      </w:r>
      <w:r w:rsidR="004333B6" w:rsidRPr="00D50EF8">
        <w:rPr>
          <w:rFonts w:asciiTheme="majorHAnsi" w:eastAsiaTheme="majorEastAsia" w:hAnsiTheme="majorHAnsi" w:cstheme="majorBidi"/>
          <w:kern w:val="28"/>
        </w:rPr>
        <w:t>gateway</w:t>
      </w:r>
      <w:r w:rsidRPr="00D50EF8">
        <w:rPr>
          <w:rFonts w:asciiTheme="majorHAnsi" w:eastAsiaTheme="majorEastAsia" w:hAnsiTheme="majorHAnsi" w:cstheme="majorBidi"/>
          <w:kern w:val="28"/>
        </w:rPr>
        <w:t xml:space="preserve"> into </w:t>
      </w:r>
      <w:r w:rsidR="004333B6" w:rsidRPr="00D50EF8">
        <w:rPr>
          <w:rFonts w:asciiTheme="majorHAnsi" w:eastAsiaTheme="majorEastAsia" w:hAnsiTheme="majorHAnsi" w:cstheme="majorBidi"/>
          <w:kern w:val="28"/>
        </w:rPr>
        <w:t>massive</w:t>
      </w:r>
      <w:r w:rsidRPr="00D50EF8">
        <w:rPr>
          <w:rFonts w:asciiTheme="majorHAnsi" w:eastAsiaTheme="majorEastAsia" w:hAnsiTheme="majorHAnsi" w:cstheme="majorBidi"/>
          <w:kern w:val="28"/>
        </w:rPr>
        <w:t xml:space="preserve"> </w:t>
      </w:r>
      <w:r w:rsidR="004333B6" w:rsidRPr="00D50EF8">
        <w:rPr>
          <w:rFonts w:asciiTheme="majorHAnsi" w:eastAsiaTheme="majorEastAsia" w:hAnsiTheme="majorHAnsi" w:cstheme="majorBidi"/>
          <w:kern w:val="28"/>
        </w:rPr>
        <w:t>volumes</w:t>
      </w:r>
      <w:r w:rsidRPr="00D50EF8">
        <w:rPr>
          <w:rFonts w:asciiTheme="majorHAnsi" w:eastAsiaTheme="majorEastAsia" w:hAnsiTheme="majorHAnsi" w:cstheme="majorBidi"/>
          <w:kern w:val="28"/>
        </w:rPr>
        <w:t xml:space="preserve"> of </w:t>
      </w:r>
      <w:r w:rsidR="004333B6" w:rsidRPr="00D50EF8">
        <w:rPr>
          <w:rFonts w:asciiTheme="majorHAnsi" w:eastAsiaTheme="majorEastAsia" w:hAnsiTheme="majorHAnsi" w:cstheme="majorBidi"/>
          <w:kern w:val="28"/>
        </w:rPr>
        <w:t>material</w:t>
      </w:r>
      <w:r w:rsidRPr="00D50EF8">
        <w:rPr>
          <w:rFonts w:asciiTheme="majorHAnsi" w:eastAsiaTheme="majorEastAsia" w:hAnsiTheme="majorHAnsi" w:cstheme="majorBidi"/>
          <w:kern w:val="28"/>
        </w:rPr>
        <w:t xml:space="preserve"> </w:t>
      </w:r>
      <w:r w:rsidR="004333B6" w:rsidRPr="00D50EF8">
        <w:rPr>
          <w:rFonts w:asciiTheme="majorHAnsi" w:eastAsiaTheme="majorEastAsia" w:hAnsiTheme="majorHAnsi" w:cstheme="majorBidi"/>
          <w:kern w:val="28"/>
        </w:rPr>
        <w:t>regarding</w:t>
      </w:r>
      <w:r w:rsidRPr="00D50EF8">
        <w:rPr>
          <w:rFonts w:asciiTheme="majorHAnsi" w:eastAsiaTheme="majorEastAsia" w:hAnsiTheme="majorHAnsi" w:cstheme="majorBidi"/>
          <w:kern w:val="28"/>
        </w:rPr>
        <w:t xml:space="preserve"> </w:t>
      </w:r>
      <w:r w:rsidR="00E17B7C" w:rsidRPr="00D50EF8">
        <w:rPr>
          <w:rFonts w:asciiTheme="majorHAnsi" w:eastAsiaTheme="majorEastAsia" w:hAnsiTheme="majorHAnsi" w:cstheme="majorBidi"/>
          <w:kern w:val="28"/>
        </w:rPr>
        <w:t>nearly</w:t>
      </w:r>
      <w:r w:rsidRPr="00D50EF8">
        <w:rPr>
          <w:rFonts w:asciiTheme="majorHAnsi" w:eastAsiaTheme="majorEastAsia" w:hAnsiTheme="majorHAnsi" w:cstheme="majorBidi"/>
          <w:kern w:val="28"/>
        </w:rPr>
        <w:t xml:space="preserve"> </w:t>
      </w:r>
      <w:r w:rsidR="00E17B7C">
        <w:rPr>
          <w:rFonts w:asciiTheme="majorHAnsi" w:eastAsiaTheme="majorEastAsia" w:hAnsiTheme="majorHAnsi" w:cstheme="majorBidi"/>
          <w:kern w:val="28"/>
        </w:rPr>
        <w:t>all the</w:t>
      </w:r>
      <w:r w:rsidRPr="00D50EF8">
        <w:rPr>
          <w:rFonts w:asciiTheme="majorHAnsi" w:eastAsiaTheme="majorEastAsia" w:hAnsiTheme="majorHAnsi" w:cstheme="majorBidi"/>
          <w:kern w:val="28"/>
        </w:rPr>
        <w:t xml:space="preserve"> aspect</w:t>
      </w:r>
      <w:r w:rsidR="00E17B7C">
        <w:rPr>
          <w:rFonts w:asciiTheme="majorHAnsi" w:eastAsiaTheme="majorEastAsia" w:hAnsiTheme="majorHAnsi" w:cstheme="majorBidi"/>
          <w:kern w:val="28"/>
        </w:rPr>
        <w:t>s</w:t>
      </w:r>
      <w:r w:rsidRPr="00D50EF8">
        <w:rPr>
          <w:rFonts w:asciiTheme="majorHAnsi" w:eastAsiaTheme="majorEastAsia" w:hAnsiTheme="majorHAnsi" w:cstheme="majorBidi"/>
          <w:kern w:val="28"/>
        </w:rPr>
        <w:t xml:space="preserve"> of life </w:t>
      </w:r>
      <w:r w:rsidR="00E17B7C" w:rsidRPr="00D50EF8">
        <w:rPr>
          <w:rFonts w:asciiTheme="majorHAnsi" w:eastAsiaTheme="majorEastAsia" w:hAnsiTheme="majorHAnsi" w:cstheme="majorBidi"/>
          <w:kern w:val="28"/>
        </w:rPr>
        <w:t>together with</w:t>
      </w:r>
      <w:r w:rsidRPr="00D50EF8">
        <w:rPr>
          <w:rFonts w:asciiTheme="majorHAnsi" w:eastAsiaTheme="majorEastAsia" w:hAnsiTheme="majorHAnsi" w:cstheme="majorBidi"/>
          <w:kern w:val="28"/>
        </w:rPr>
        <w:t xml:space="preserve"> education, business, politics, entertainment, social networking, and world </w:t>
      </w:r>
      <w:r w:rsidR="00E17B7C" w:rsidRPr="00D50EF8">
        <w:rPr>
          <w:rFonts w:asciiTheme="majorHAnsi" w:eastAsiaTheme="majorEastAsia" w:hAnsiTheme="majorHAnsi" w:cstheme="majorBidi"/>
          <w:kern w:val="28"/>
        </w:rPr>
        <w:t>safety</w:t>
      </w:r>
      <w:r w:rsidRPr="00D50EF8">
        <w:rPr>
          <w:rFonts w:asciiTheme="majorHAnsi" w:eastAsiaTheme="majorEastAsia" w:hAnsiTheme="majorHAnsi" w:cstheme="majorBidi"/>
          <w:kern w:val="28"/>
        </w:rPr>
        <w:t>.</w:t>
      </w:r>
      <w:r w:rsidR="00E17B7C">
        <w:rPr>
          <w:rFonts w:asciiTheme="majorHAnsi" w:eastAsiaTheme="majorEastAsia" w:hAnsiTheme="majorHAnsi" w:cstheme="majorBidi"/>
          <w:kern w:val="28"/>
        </w:rPr>
        <w:t xml:space="preserve"> </w:t>
      </w:r>
      <w:r w:rsidR="001D11CE">
        <w:rPr>
          <w:rFonts w:asciiTheme="majorHAnsi" w:eastAsiaTheme="majorEastAsia" w:hAnsiTheme="majorHAnsi" w:cstheme="majorBidi"/>
          <w:kern w:val="28"/>
        </w:rPr>
        <w:t>M</w:t>
      </w:r>
      <w:r w:rsidR="00E17B7C">
        <w:rPr>
          <w:rFonts w:asciiTheme="majorHAnsi" w:eastAsiaTheme="majorEastAsia" w:hAnsiTheme="majorHAnsi" w:cstheme="majorBidi"/>
          <w:kern w:val="28"/>
        </w:rPr>
        <w:t xml:space="preserve">ajor concern of the people </w:t>
      </w:r>
      <w:r w:rsidR="00AF7A05">
        <w:rPr>
          <w:rFonts w:asciiTheme="majorHAnsi" w:eastAsiaTheme="majorEastAsia" w:hAnsiTheme="majorHAnsi" w:cstheme="majorBidi"/>
          <w:kern w:val="28"/>
        </w:rPr>
        <w:t>who</w:t>
      </w:r>
      <w:r w:rsidR="00E17B7C">
        <w:rPr>
          <w:rFonts w:asciiTheme="majorHAnsi" w:eastAsiaTheme="majorEastAsia" w:hAnsiTheme="majorHAnsi" w:cstheme="majorBidi"/>
          <w:kern w:val="28"/>
        </w:rPr>
        <w:t xml:space="preserve"> use the internet today is the rights to privacy. Social media privacy is the biggest concern of internet users today. Though there are some exceptions to privacy when it comes to</w:t>
      </w:r>
      <w:r w:rsidR="00162875">
        <w:rPr>
          <w:rFonts w:asciiTheme="majorHAnsi" w:eastAsiaTheme="majorEastAsia" w:hAnsiTheme="majorHAnsi" w:cstheme="majorBidi"/>
          <w:kern w:val="28"/>
        </w:rPr>
        <w:t xml:space="preserve"> national security. The</w:t>
      </w:r>
      <w:r w:rsidR="00E17B7C">
        <w:rPr>
          <w:rFonts w:asciiTheme="majorHAnsi" w:eastAsiaTheme="majorEastAsia" w:hAnsiTheme="majorHAnsi" w:cstheme="majorBidi"/>
          <w:kern w:val="28"/>
        </w:rPr>
        <w:t xml:space="preserve"> gov</w:t>
      </w:r>
      <w:r w:rsidR="008C26B3">
        <w:rPr>
          <w:rFonts w:asciiTheme="majorHAnsi" w:eastAsiaTheme="majorEastAsia" w:hAnsiTheme="majorHAnsi" w:cstheme="majorBidi"/>
          <w:kern w:val="28"/>
        </w:rPr>
        <w:t xml:space="preserve">ernment sometimes </w:t>
      </w:r>
      <w:r w:rsidR="00162875">
        <w:rPr>
          <w:rFonts w:asciiTheme="majorHAnsi" w:eastAsiaTheme="majorEastAsia" w:hAnsiTheme="majorHAnsi" w:cstheme="majorBidi"/>
          <w:kern w:val="28"/>
        </w:rPr>
        <w:t>breaches</w:t>
      </w:r>
      <w:r w:rsidR="008C26B3">
        <w:rPr>
          <w:rFonts w:asciiTheme="majorHAnsi" w:eastAsiaTheme="majorEastAsia" w:hAnsiTheme="majorHAnsi" w:cstheme="majorBidi"/>
          <w:kern w:val="28"/>
        </w:rPr>
        <w:t xml:space="preserve"> privacy of the internet and the social </w:t>
      </w:r>
      <w:r w:rsidR="00162875">
        <w:rPr>
          <w:rFonts w:asciiTheme="majorHAnsi" w:eastAsiaTheme="majorEastAsia" w:hAnsiTheme="majorHAnsi" w:cstheme="majorBidi"/>
          <w:kern w:val="28"/>
        </w:rPr>
        <w:t xml:space="preserve">media users to keep the security of the country or the institutes. However, the government should be protecting the privacy of the </w:t>
      </w:r>
      <w:r w:rsidR="001875F5">
        <w:rPr>
          <w:rFonts w:asciiTheme="majorHAnsi" w:eastAsiaTheme="majorEastAsia" w:hAnsiTheme="majorHAnsi" w:cstheme="majorBidi"/>
          <w:kern w:val="28"/>
        </w:rPr>
        <w:t>internet and soc</w:t>
      </w:r>
      <w:r w:rsidR="00C73CB5">
        <w:rPr>
          <w:rFonts w:asciiTheme="majorHAnsi" w:eastAsiaTheme="majorEastAsia" w:hAnsiTheme="majorHAnsi" w:cstheme="majorBidi"/>
          <w:kern w:val="28"/>
        </w:rPr>
        <w:t xml:space="preserve">ial media users not destroying it. </w:t>
      </w:r>
    </w:p>
    <w:p w14:paraId="3B84BD96" w14:textId="77777777" w:rsidR="001875F5" w:rsidRDefault="00D95FB5" w:rsidP="00DF4FC1">
      <w:pPr>
        <w:rPr>
          <w:rFonts w:asciiTheme="majorHAnsi" w:eastAsiaTheme="majorEastAsia" w:hAnsiTheme="majorHAnsi" w:cstheme="majorBidi"/>
          <w:kern w:val="28"/>
        </w:rPr>
      </w:pPr>
      <w:r w:rsidRPr="00442C56">
        <w:rPr>
          <w:rFonts w:asciiTheme="majorHAnsi" w:eastAsiaTheme="majorEastAsia" w:hAnsiTheme="majorHAnsi" w:cstheme="majorBidi"/>
          <w:kern w:val="28"/>
        </w:rPr>
        <w:t>In March 2017</w:t>
      </w:r>
      <w:r w:rsidR="001D11CE">
        <w:rPr>
          <w:rFonts w:asciiTheme="majorHAnsi" w:eastAsiaTheme="majorEastAsia" w:hAnsiTheme="majorHAnsi" w:cstheme="majorBidi"/>
          <w:kern w:val="28"/>
        </w:rPr>
        <w:t xml:space="preserve">, </w:t>
      </w:r>
      <w:r w:rsidRPr="00442C56">
        <w:rPr>
          <w:rFonts w:asciiTheme="majorHAnsi" w:eastAsiaTheme="majorEastAsia" w:hAnsiTheme="majorHAnsi" w:cstheme="majorBidi"/>
          <w:kern w:val="28"/>
        </w:rPr>
        <w:t xml:space="preserve">WikiLeaks published what </w:t>
      </w:r>
      <w:r w:rsidR="00C73CB5" w:rsidRPr="00442C56">
        <w:rPr>
          <w:rFonts w:asciiTheme="majorHAnsi" w:eastAsiaTheme="majorEastAsia" w:hAnsiTheme="majorHAnsi" w:cstheme="majorBidi"/>
          <w:kern w:val="28"/>
        </w:rPr>
        <w:t>they</w:t>
      </w:r>
      <w:r w:rsidRPr="00442C56">
        <w:rPr>
          <w:rFonts w:asciiTheme="majorHAnsi" w:eastAsiaTheme="majorEastAsia" w:hAnsiTheme="majorHAnsi" w:cstheme="majorBidi"/>
          <w:kern w:val="28"/>
        </w:rPr>
        <w:t xml:space="preserve"> </w:t>
      </w:r>
      <w:r w:rsidR="00C73CB5" w:rsidRPr="00442C56">
        <w:rPr>
          <w:rFonts w:asciiTheme="majorHAnsi" w:eastAsiaTheme="majorEastAsia" w:hAnsiTheme="majorHAnsi" w:cstheme="majorBidi"/>
          <w:kern w:val="28"/>
        </w:rPr>
        <w:t>state</w:t>
      </w:r>
      <w:r w:rsidRPr="00442C56">
        <w:rPr>
          <w:rFonts w:asciiTheme="majorHAnsi" w:eastAsiaTheme="majorEastAsia" w:hAnsiTheme="majorHAnsi" w:cstheme="majorBidi"/>
          <w:kern w:val="28"/>
        </w:rPr>
        <w:t xml:space="preserve"> is a </w:t>
      </w:r>
      <w:r w:rsidR="00C73CB5" w:rsidRPr="00442C56">
        <w:rPr>
          <w:rFonts w:asciiTheme="majorHAnsi" w:eastAsiaTheme="majorEastAsia" w:hAnsiTheme="majorHAnsi" w:cstheme="majorBidi"/>
          <w:kern w:val="28"/>
        </w:rPr>
        <w:t>collection</w:t>
      </w:r>
      <w:r w:rsidRPr="00442C56">
        <w:rPr>
          <w:rFonts w:asciiTheme="majorHAnsi" w:eastAsiaTheme="majorEastAsia" w:hAnsiTheme="majorHAnsi" w:cstheme="majorBidi"/>
          <w:kern w:val="28"/>
        </w:rPr>
        <w:t xml:space="preserve"> of </w:t>
      </w:r>
      <w:r w:rsidR="00C73CB5" w:rsidRPr="00442C56">
        <w:rPr>
          <w:rFonts w:asciiTheme="majorHAnsi" w:eastAsiaTheme="majorEastAsia" w:hAnsiTheme="majorHAnsi" w:cstheme="majorBidi"/>
          <w:kern w:val="28"/>
        </w:rPr>
        <w:t>trusted</w:t>
      </w:r>
      <w:r w:rsidRPr="00442C56">
        <w:rPr>
          <w:rFonts w:asciiTheme="majorHAnsi" w:eastAsiaTheme="majorEastAsia" w:hAnsiTheme="majorHAnsi" w:cstheme="majorBidi"/>
          <w:kern w:val="28"/>
        </w:rPr>
        <w:t xml:space="preserve"> </w:t>
      </w:r>
      <w:r w:rsidR="00C73CB5" w:rsidRPr="00442C56">
        <w:rPr>
          <w:rFonts w:asciiTheme="majorHAnsi" w:eastAsiaTheme="majorEastAsia" w:hAnsiTheme="majorHAnsi" w:cstheme="majorBidi"/>
          <w:kern w:val="28"/>
        </w:rPr>
        <w:t>papers</w:t>
      </w:r>
      <w:r w:rsidRPr="00442C56">
        <w:rPr>
          <w:rFonts w:asciiTheme="majorHAnsi" w:eastAsiaTheme="majorEastAsia" w:hAnsiTheme="majorHAnsi" w:cstheme="majorBidi"/>
          <w:kern w:val="28"/>
        </w:rPr>
        <w:t xml:space="preserve"> from the </w:t>
      </w:r>
      <w:r w:rsidR="00C73CB5" w:rsidRPr="00442C56">
        <w:rPr>
          <w:rFonts w:asciiTheme="majorHAnsi" w:eastAsiaTheme="majorEastAsia" w:hAnsiTheme="majorHAnsi" w:cstheme="majorBidi"/>
          <w:kern w:val="28"/>
        </w:rPr>
        <w:t>US Central Intelligence Agency, specifying</w:t>
      </w:r>
      <w:r w:rsidRPr="00442C56">
        <w:rPr>
          <w:rFonts w:asciiTheme="majorHAnsi" w:eastAsiaTheme="majorEastAsia" w:hAnsiTheme="majorHAnsi" w:cstheme="majorBidi"/>
          <w:kern w:val="28"/>
        </w:rPr>
        <w:t xml:space="preserve"> the </w:t>
      </w:r>
      <w:r w:rsidR="00C73CB5" w:rsidRPr="00442C56">
        <w:rPr>
          <w:rFonts w:asciiTheme="majorHAnsi" w:eastAsiaTheme="majorEastAsia" w:hAnsiTheme="majorHAnsi" w:cstheme="majorBidi"/>
          <w:kern w:val="28"/>
        </w:rPr>
        <w:t>organization’s</w:t>
      </w:r>
      <w:r w:rsidRPr="00442C56">
        <w:rPr>
          <w:rFonts w:asciiTheme="majorHAnsi" w:eastAsiaTheme="majorEastAsia" w:hAnsiTheme="majorHAnsi" w:cstheme="majorBidi"/>
          <w:kern w:val="28"/>
        </w:rPr>
        <w:t xml:space="preserve"> hacking and </w:t>
      </w:r>
      <w:r w:rsidR="00C73CB5" w:rsidRPr="00442C56">
        <w:rPr>
          <w:rFonts w:asciiTheme="majorHAnsi" w:eastAsiaTheme="majorEastAsia" w:hAnsiTheme="majorHAnsi" w:cstheme="majorBidi"/>
          <w:kern w:val="28"/>
        </w:rPr>
        <w:t>investigation</w:t>
      </w:r>
      <w:r w:rsidRPr="00442C56">
        <w:rPr>
          <w:rFonts w:asciiTheme="majorHAnsi" w:eastAsiaTheme="majorEastAsia" w:hAnsiTheme="majorHAnsi" w:cstheme="majorBidi"/>
          <w:kern w:val="28"/>
        </w:rPr>
        <w:t xml:space="preserve"> </w:t>
      </w:r>
      <w:r w:rsidR="00C73CB5" w:rsidRPr="00442C56">
        <w:rPr>
          <w:rFonts w:asciiTheme="majorHAnsi" w:eastAsiaTheme="majorEastAsia" w:hAnsiTheme="majorHAnsi" w:cstheme="majorBidi"/>
          <w:kern w:val="28"/>
        </w:rPr>
        <w:t>skills</w:t>
      </w:r>
      <w:r w:rsidRPr="00442C56">
        <w:rPr>
          <w:rFonts w:asciiTheme="majorHAnsi" w:eastAsiaTheme="majorEastAsia" w:hAnsiTheme="majorHAnsi" w:cstheme="majorBidi"/>
          <w:kern w:val="28"/>
        </w:rPr>
        <w:t xml:space="preserve">. </w:t>
      </w:r>
      <w:r w:rsidR="00C73CB5" w:rsidRPr="00442C56">
        <w:rPr>
          <w:rFonts w:asciiTheme="majorHAnsi" w:eastAsiaTheme="majorEastAsia" w:hAnsiTheme="majorHAnsi" w:cstheme="majorBidi"/>
          <w:kern w:val="28"/>
        </w:rPr>
        <w:t>Among</w:t>
      </w:r>
      <w:r w:rsidRPr="00442C56">
        <w:rPr>
          <w:rFonts w:asciiTheme="majorHAnsi" w:eastAsiaTheme="majorEastAsia" w:hAnsiTheme="majorHAnsi" w:cstheme="majorBidi"/>
          <w:kern w:val="28"/>
        </w:rPr>
        <w:t xml:space="preserve"> the </w:t>
      </w:r>
      <w:r w:rsidR="00C73CB5" w:rsidRPr="00442C56">
        <w:rPr>
          <w:rFonts w:asciiTheme="majorHAnsi" w:eastAsiaTheme="majorEastAsia" w:hAnsiTheme="majorHAnsi" w:cstheme="majorBidi"/>
          <w:kern w:val="28"/>
        </w:rPr>
        <w:t>main</w:t>
      </w:r>
      <w:r w:rsidRPr="00442C56">
        <w:rPr>
          <w:rFonts w:asciiTheme="majorHAnsi" w:eastAsiaTheme="majorEastAsia" w:hAnsiTheme="majorHAnsi" w:cstheme="majorBidi"/>
          <w:kern w:val="28"/>
        </w:rPr>
        <w:t xml:space="preserve"> </w:t>
      </w:r>
      <w:r w:rsidR="00C73CB5" w:rsidRPr="00442C56">
        <w:rPr>
          <w:rFonts w:asciiTheme="majorHAnsi" w:eastAsiaTheme="majorEastAsia" w:hAnsiTheme="majorHAnsi" w:cstheme="majorBidi"/>
          <w:kern w:val="28"/>
        </w:rPr>
        <w:t>accusations</w:t>
      </w:r>
      <w:r w:rsidRPr="00442C56">
        <w:rPr>
          <w:rFonts w:asciiTheme="majorHAnsi" w:eastAsiaTheme="majorEastAsia" w:hAnsiTheme="majorHAnsi" w:cstheme="majorBidi"/>
          <w:kern w:val="28"/>
        </w:rPr>
        <w:t xml:space="preserve"> are that the </w:t>
      </w:r>
      <w:r w:rsidR="00C11CB9" w:rsidRPr="00442C56">
        <w:rPr>
          <w:rFonts w:asciiTheme="majorHAnsi" w:eastAsiaTheme="majorEastAsia" w:hAnsiTheme="majorHAnsi" w:cstheme="majorBidi"/>
          <w:kern w:val="28"/>
        </w:rPr>
        <w:t>agency</w:t>
      </w:r>
      <w:r w:rsidRPr="00442C56">
        <w:rPr>
          <w:rFonts w:asciiTheme="majorHAnsi" w:eastAsiaTheme="majorEastAsia" w:hAnsiTheme="majorHAnsi" w:cstheme="majorBidi"/>
          <w:kern w:val="28"/>
        </w:rPr>
        <w:t xml:space="preserve"> has </w:t>
      </w:r>
      <w:r w:rsidR="00C11CB9" w:rsidRPr="00442C56">
        <w:rPr>
          <w:rFonts w:asciiTheme="majorHAnsi" w:eastAsiaTheme="majorEastAsia" w:hAnsiTheme="majorHAnsi" w:cstheme="majorBidi"/>
          <w:kern w:val="28"/>
        </w:rPr>
        <w:t>established</w:t>
      </w:r>
      <w:r w:rsidRPr="00442C56">
        <w:rPr>
          <w:rFonts w:asciiTheme="majorHAnsi" w:eastAsiaTheme="majorEastAsia" w:hAnsiTheme="majorHAnsi" w:cstheme="majorBidi"/>
          <w:kern w:val="28"/>
        </w:rPr>
        <w:t xml:space="preserve"> </w:t>
      </w:r>
      <w:r w:rsidR="00C11CB9" w:rsidRPr="00442C56">
        <w:rPr>
          <w:rFonts w:asciiTheme="majorHAnsi" w:eastAsiaTheme="majorEastAsia" w:hAnsiTheme="majorHAnsi" w:cstheme="majorBidi"/>
          <w:kern w:val="28"/>
        </w:rPr>
        <w:t>means</w:t>
      </w:r>
      <w:r w:rsidRPr="00442C56">
        <w:rPr>
          <w:rFonts w:asciiTheme="majorHAnsi" w:eastAsiaTheme="majorEastAsia" w:hAnsiTheme="majorHAnsi" w:cstheme="majorBidi"/>
          <w:kern w:val="28"/>
        </w:rPr>
        <w:t xml:space="preserve"> to hack </w:t>
      </w:r>
      <w:r w:rsidR="00C11CB9" w:rsidRPr="00442C56">
        <w:rPr>
          <w:rFonts w:asciiTheme="majorHAnsi" w:eastAsiaTheme="majorEastAsia" w:hAnsiTheme="majorHAnsi" w:cstheme="majorBidi"/>
          <w:kern w:val="28"/>
        </w:rPr>
        <w:t>linked</w:t>
      </w:r>
      <w:r w:rsidRPr="00442C56">
        <w:rPr>
          <w:rFonts w:asciiTheme="majorHAnsi" w:eastAsiaTheme="majorEastAsia" w:hAnsiTheme="majorHAnsi" w:cstheme="majorBidi"/>
          <w:kern w:val="28"/>
        </w:rPr>
        <w:t xml:space="preserve"> devices </w:t>
      </w:r>
      <w:r w:rsidR="00C11CB9" w:rsidRPr="00442C56">
        <w:rPr>
          <w:rFonts w:asciiTheme="majorHAnsi" w:eastAsiaTheme="majorEastAsia" w:hAnsiTheme="majorHAnsi" w:cstheme="majorBidi"/>
          <w:kern w:val="28"/>
        </w:rPr>
        <w:t>just like</w:t>
      </w:r>
      <w:r w:rsidRPr="00442C56">
        <w:rPr>
          <w:rFonts w:asciiTheme="majorHAnsi" w:eastAsiaTheme="majorEastAsia" w:hAnsiTheme="majorHAnsi" w:cstheme="majorBidi"/>
          <w:kern w:val="28"/>
        </w:rPr>
        <w:t xml:space="preserve"> </w:t>
      </w:r>
      <w:r w:rsidR="00C11CB9" w:rsidRPr="00442C56">
        <w:rPr>
          <w:rFonts w:asciiTheme="majorHAnsi" w:eastAsiaTheme="majorEastAsia" w:hAnsiTheme="majorHAnsi" w:cstheme="majorBidi"/>
          <w:kern w:val="28"/>
        </w:rPr>
        <w:t>TVs</w:t>
      </w:r>
      <w:r w:rsidRPr="00442C56">
        <w:rPr>
          <w:rFonts w:asciiTheme="majorHAnsi" w:eastAsiaTheme="majorEastAsia" w:hAnsiTheme="majorHAnsi" w:cstheme="majorBidi"/>
          <w:kern w:val="28"/>
        </w:rPr>
        <w:t xml:space="preserve">, has </w:t>
      </w:r>
      <w:r w:rsidR="00C11CB9" w:rsidRPr="00442C56">
        <w:rPr>
          <w:rFonts w:asciiTheme="majorHAnsi" w:eastAsiaTheme="majorEastAsia" w:hAnsiTheme="majorHAnsi" w:cstheme="majorBidi"/>
          <w:kern w:val="28"/>
        </w:rPr>
        <w:t>given in</w:t>
      </w:r>
      <w:r w:rsidRPr="00442C56">
        <w:rPr>
          <w:rFonts w:asciiTheme="majorHAnsi" w:eastAsiaTheme="majorEastAsia" w:hAnsiTheme="majorHAnsi" w:cstheme="majorBidi"/>
          <w:kern w:val="28"/>
        </w:rPr>
        <w:t xml:space="preserve"> the </w:t>
      </w:r>
      <w:r w:rsidR="00C11CB9" w:rsidRPr="00442C56">
        <w:rPr>
          <w:rFonts w:asciiTheme="majorHAnsi" w:eastAsiaTheme="majorEastAsia" w:hAnsiTheme="majorHAnsi" w:cstheme="majorBidi"/>
          <w:kern w:val="28"/>
        </w:rPr>
        <w:t>operational</w:t>
      </w:r>
      <w:r w:rsidRPr="00442C56">
        <w:rPr>
          <w:rFonts w:asciiTheme="majorHAnsi" w:eastAsiaTheme="majorEastAsia" w:hAnsiTheme="majorHAnsi" w:cstheme="majorBidi"/>
          <w:kern w:val="28"/>
        </w:rPr>
        <w:t xml:space="preserve"> </w:t>
      </w:r>
      <w:r w:rsidR="00C11CB9" w:rsidRPr="00442C56">
        <w:rPr>
          <w:rFonts w:asciiTheme="majorHAnsi" w:eastAsiaTheme="majorEastAsia" w:hAnsiTheme="majorHAnsi" w:cstheme="majorBidi"/>
          <w:kern w:val="28"/>
        </w:rPr>
        <w:t>methods</w:t>
      </w:r>
      <w:r w:rsidRPr="00442C56">
        <w:rPr>
          <w:rFonts w:asciiTheme="majorHAnsi" w:eastAsiaTheme="majorEastAsia" w:hAnsiTheme="majorHAnsi" w:cstheme="majorBidi"/>
          <w:kern w:val="28"/>
        </w:rPr>
        <w:t xml:space="preserve"> of </w:t>
      </w:r>
      <w:r w:rsidR="00C11CB9" w:rsidRPr="00442C56">
        <w:rPr>
          <w:rFonts w:asciiTheme="majorHAnsi" w:eastAsiaTheme="majorEastAsia" w:hAnsiTheme="majorHAnsi" w:cstheme="majorBidi"/>
          <w:kern w:val="28"/>
        </w:rPr>
        <w:t>prevalent</w:t>
      </w:r>
      <w:r w:rsidRPr="00442C56">
        <w:rPr>
          <w:rFonts w:asciiTheme="majorHAnsi" w:eastAsiaTheme="majorEastAsia" w:hAnsiTheme="majorHAnsi" w:cstheme="majorBidi"/>
          <w:kern w:val="28"/>
        </w:rPr>
        <w:t xml:space="preserve"> smartphones, and has </w:t>
      </w:r>
      <w:r w:rsidR="00C11CB9" w:rsidRPr="00442C56">
        <w:rPr>
          <w:rFonts w:asciiTheme="majorHAnsi" w:eastAsiaTheme="majorEastAsia" w:hAnsiTheme="majorHAnsi" w:cstheme="majorBidi"/>
          <w:kern w:val="28"/>
        </w:rPr>
        <w:t>been unsuccessful</w:t>
      </w:r>
      <w:r w:rsidRPr="00442C56">
        <w:rPr>
          <w:rFonts w:asciiTheme="majorHAnsi" w:eastAsiaTheme="majorEastAsia" w:hAnsiTheme="majorHAnsi" w:cstheme="majorBidi"/>
          <w:kern w:val="28"/>
        </w:rPr>
        <w:t xml:space="preserve"> to make </w:t>
      </w:r>
      <w:r w:rsidR="00C11CB9" w:rsidRPr="00442C56">
        <w:rPr>
          <w:rFonts w:asciiTheme="majorHAnsi" w:eastAsiaTheme="majorEastAsia" w:hAnsiTheme="majorHAnsi" w:cstheme="majorBidi"/>
          <w:kern w:val="28"/>
        </w:rPr>
        <w:t>merchandise</w:t>
      </w:r>
      <w:r w:rsidRPr="00442C56">
        <w:rPr>
          <w:rFonts w:asciiTheme="majorHAnsi" w:eastAsiaTheme="majorEastAsia" w:hAnsiTheme="majorHAnsi" w:cstheme="majorBidi"/>
          <w:kern w:val="28"/>
        </w:rPr>
        <w:t xml:space="preserve"> </w:t>
      </w:r>
      <w:r w:rsidR="00C11CB9" w:rsidRPr="00442C56">
        <w:rPr>
          <w:rFonts w:asciiTheme="majorHAnsi" w:eastAsiaTheme="majorEastAsia" w:hAnsiTheme="majorHAnsi" w:cstheme="majorBidi"/>
          <w:kern w:val="28"/>
        </w:rPr>
        <w:t>companies</w:t>
      </w:r>
      <w:r w:rsidRPr="00442C56">
        <w:rPr>
          <w:rFonts w:asciiTheme="majorHAnsi" w:eastAsiaTheme="majorEastAsia" w:hAnsiTheme="majorHAnsi" w:cstheme="majorBidi"/>
          <w:kern w:val="28"/>
        </w:rPr>
        <w:t xml:space="preserve"> </w:t>
      </w:r>
      <w:r w:rsidR="00C11CB9" w:rsidRPr="00442C56">
        <w:rPr>
          <w:rFonts w:asciiTheme="majorHAnsi" w:eastAsiaTheme="majorEastAsia" w:hAnsiTheme="majorHAnsi" w:cstheme="majorBidi"/>
          <w:kern w:val="28"/>
        </w:rPr>
        <w:t>mindful</w:t>
      </w:r>
      <w:r w:rsidRPr="00442C56">
        <w:rPr>
          <w:rFonts w:asciiTheme="majorHAnsi" w:eastAsiaTheme="majorEastAsia" w:hAnsiTheme="majorHAnsi" w:cstheme="majorBidi"/>
          <w:kern w:val="28"/>
        </w:rPr>
        <w:t xml:space="preserve"> of </w:t>
      </w:r>
      <w:r w:rsidR="00C11CB9" w:rsidRPr="00442C56">
        <w:rPr>
          <w:rFonts w:asciiTheme="majorHAnsi" w:eastAsiaTheme="majorEastAsia" w:hAnsiTheme="majorHAnsi" w:cstheme="majorBidi"/>
          <w:kern w:val="28"/>
        </w:rPr>
        <w:t>safety</w:t>
      </w:r>
      <w:r w:rsidRPr="00442C56">
        <w:rPr>
          <w:rFonts w:asciiTheme="majorHAnsi" w:eastAsiaTheme="majorEastAsia" w:hAnsiTheme="majorHAnsi" w:cstheme="majorBidi"/>
          <w:kern w:val="28"/>
        </w:rPr>
        <w:t xml:space="preserve"> </w:t>
      </w:r>
      <w:r w:rsidR="00C11CB9" w:rsidRPr="00442C56">
        <w:rPr>
          <w:rFonts w:asciiTheme="majorHAnsi" w:eastAsiaTheme="majorEastAsia" w:hAnsiTheme="majorHAnsi" w:cstheme="majorBidi"/>
          <w:kern w:val="28"/>
        </w:rPr>
        <w:t>defects</w:t>
      </w:r>
      <w:r w:rsidRPr="00442C56">
        <w:rPr>
          <w:rFonts w:asciiTheme="majorHAnsi" w:eastAsiaTheme="majorEastAsia" w:hAnsiTheme="majorHAnsi" w:cstheme="majorBidi"/>
          <w:kern w:val="28"/>
        </w:rPr>
        <w:t xml:space="preserve"> in their </w:t>
      </w:r>
      <w:r w:rsidR="00C11CB9" w:rsidRPr="00442C56">
        <w:rPr>
          <w:rFonts w:asciiTheme="majorHAnsi" w:eastAsiaTheme="majorEastAsia" w:hAnsiTheme="majorHAnsi" w:cstheme="majorBidi"/>
          <w:kern w:val="28"/>
        </w:rPr>
        <w:t>merchandises. The Web Foundation founded</w:t>
      </w:r>
      <w:r w:rsidRPr="00442C56">
        <w:rPr>
          <w:rFonts w:asciiTheme="majorHAnsi" w:eastAsiaTheme="majorEastAsia" w:hAnsiTheme="majorHAnsi" w:cstheme="majorBidi"/>
          <w:kern w:val="28"/>
        </w:rPr>
        <w:t xml:space="preserve"> by the web’s </w:t>
      </w:r>
      <w:r w:rsidR="00C11CB9" w:rsidRPr="00442C56">
        <w:rPr>
          <w:rFonts w:asciiTheme="majorHAnsi" w:eastAsiaTheme="majorEastAsia" w:hAnsiTheme="majorHAnsi" w:cstheme="majorBidi"/>
          <w:kern w:val="28"/>
        </w:rPr>
        <w:t>creator, Tim Berners-</w:t>
      </w:r>
      <w:r w:rsidR="00C11CB9" w:rsidRPr="00442C56">
        <w:rPr>
          <w:rFonts w:asciiTheme="majorHAnsi" w:eastAsiaTheme="majorEastAsia" w:hAnsiTheme="majorHAnsi" w:cstheme="majorBidi"/>
          <w:kern w:val="28"/>
        </w:rPr>
        <w:lastRenderedPageBreak/>
        <w:t>Lee called</w:t>
      </w:r>
      <w:r w:rsidRPr="00442C56">
        <w:rPr>
          <w:rFonts w:asciiTheme="majorHAnsi" w:eastAsiaTheme="majorEastAsia" w:hAnsiTheme="majorHAnsi" w:cstheme="majorBidi"/>
          <w:kern w:val="28"/>
        </w:rPr>
        <w:t xml:space="preserve"> for</w:t>
      </w:r>
      <w:r w:rsidR="00C11CB9" w:rsidRPr="00442C56">
        <w:rPr>
          <w:rFonts w:asciiTheme="majorHAnsi" w:eastAsiaTheme="majorEastAsia" w:hAnsiTheme="majorHAnsi" w:cstheme="majorBidi"/>
          <w:kern w:val="28"/>
        </w:rPr>
        <w:t xml:space="preserve"> an explanation</w:t>
      </w:r>
      <w:r w:rsidRPr="00442C56">
        <w:rPr>
          <w:rFonts w:asciiTheme="majorHAnsi" w:eastAsiaTheme="majorEastAsia" w:hAnsiTheme="majorHAnsi" w:cstheme="majorBidi"/>
          <w:kern w:val="28"/>
        </w:rPr>
        <w:t xml:space="preserve"> and a response from the </w:t>
      </w:r>
      <w:r w:rsidR="00C11CB9" w:rsidRPr="00442C56">
        <w:rPr>
          <w:rFonts w:asciiTheme="majorHAnsi" w:eastAsiaTheme="majorEastAsia" w:hAnsiTheme="majorHAnsi" w:cstheme="majorBidi"/>
          <w:kern w:val="28"/>
        </w:rPr>
        <w:t xml:space="preserve">government of </w:t>
      </w:r>
      <w:r w:rsidRPr="00442C56">
        <w:rPr>
          <w:rFonts w:asciiTheme="majorHAnsi" w:eastAsiaTheme="majorEastAsia" w:hAnsiTheme="majorHAnsi" w:cstheme="majorBidi"/>
          <w:kern w:val="28"/>
        </w:rPr>
        <w:t xml:space="preserve">US.  Craig Fagan, </w:t>
      </w:r>
      <w:r w:rsidR="00C11CB9" w:rsidRPr="00442C56">
        <w:rPr>
          <w:rFonts w:asciiTheme="majorHAnsi" w:eastAsiaTheme="majorEastAsia" w:hAnsiTheme="majorHAnsi" w:cstheme="majorBidi"/>
          <w:kern w:val="28"/>
        </w:rPr>
        <w:t xml:space="preserve">the </w:t>
      </w:r>
      <w:r w:rsidRPr="00442C56">
        <w:rPr>
          <w:rFonts w:asciiTheme="majorHAnsi" w:eastAsiaTheme="majorEastAsia" w:hAnsiTheme="majorHAnsi" w:cstheme="majorBidi"/>
          <w:kern w:val="28"/>
        </w:rPr>
        <w:t>Policy Dire</w:t>
      </w:r>
      <w:r w:rsidR="00644177" w:rsidRPr="00442C56">
        <w:rPr>
          <w:rFonts w:asciiTheme="majorHAnsi" w:eastAsiaTheme="majorEastAsia" w:hAnsiTheme="majorHAnsi" w:cstheme="majorBidi"/>
          <w:kern w:val="28"/>
        </w:rPr>
        <w:t>ctor at the Web Foundation stated that g</w:t>
      </w:r>
      <w:r w:rsidRPr="00442C56">
        <w:rPr>
          <w:rFonts w:asciiTheme="majorHAnsi" w:eastAsiaTheme="majorEastAsia" w:hAnsiTheme="majorHAnsi" w:cstheme="majorBidi"/>
          <w:kern w:val="28"/>
        </w:rPr>
        <w:t xml:space="preserve">overnments </w:t>
      </w:r>
      <w:r w:rsidR="00644177" w:rsidRPr="00442C56">
        <w:rPr>
          <w:rFonts w:asciiTheme="majorHAnsi" w:eastAsiaTheme="majorEastAsia" w:hAnsiTheme="majorHAnsi" w:cstheme="majorBidi"/>
          <w:kern w:val="28"/>
        </w:rPr>
        <w:t>must</w:t>
      </w:r>
      <w:r w:rsidRPr="00442C56">
        <w:rPr>
          <w:rFonts w:asciiTheme="majorHAnsi" w:eastAsiaTheme="majorEastAsia" w:hAnsiTheme="majorHAnsi" w:cstheme="majorBidi"/>
          <w:kern w:val="28"/>
        </w:rPr>
        <w:t xml:space="preserve"> be </w:t>
      </w:r>
      <w:r w:rsidR="00644177" w:rsidRPr="00442C56">
        <w:rPr>
          <w:rFonts w:asciiTheme="majorHAnsi" w:eastAsiaTheme="majorEastAsia" w:hAnsiTheme="majorHAnsi" w:cstheme="majorBidi"/>
          <w:kern w:val="28"/>
        </w:rPr>
        <w:t>maintaining</w:t>
      </w:r>
      <w:r w:rsidRPr="00442C56">
        <w:rPr>
          <w:rFonts w:asciiTheme="majorHAnsi" w:eastAsiaTheme="majorEastAsia" w:hAnsiTheme="majorHAnsi" w:cstheme="majorBidi"/>
          <w:kern w:val="28"/>
        </w:rPr>
        <w:t xml:space="preserve"> the digital </w:t>
      </w:r>
      <w:r w:rsidR="00644177" w:rsidRPr="00442C56">
        <w:rPr>
          <w:rFonts w:asciiTheme="majorHAnsi" w:eastAsiaTheme="majorEastAsia" w:hAnsiTheme="majorHAnsi" w:cstheme="majorBidi"/>
          <w:kern w:val="28"/>
        </w:rPr>
        <w:t>secrecy</w:t>
      </w:r>
      <w:r w:rsidRPr="00442C56">
        <w:rPr>
          <w:rFonts w:asciiTheme="majorHAnsi" w:eastAsiaTheme="majorEastAsia" w:hAnsiTheme="majorHAnsi" w:cstheme="majorBidi"/>
          <w:kern w:val="28"/>
        </w:rPr>
        <w:t xml:space="preserve"> and </w:t>
      </w:r>
      <w:r w:rsidR="00644177" w:rsidRPr="00442C56">
        <w:rPr>
          <w:rFonts w:asciiTheme="majorHAnsi" w:eastAsiaTheme="majorEastAsia" w:hAnsiTheme="majorHAnsi" w:cstheme="majorBidi"/>
          <w:kern w:val="28"/>
        </w:rPr>
        <w:t>safety</w:t>
      </w:r>
      <w:r w:rsidRPr="00442C56">
        <w:rPr>
          <w:rFonts w:asciiTheme="majorHAnsi" w:eastAsiaTheme="majorEastAsia" w:hAnsiTheme="majorHAnsi" w:cstheme="majorBidi"/>
          <w:kern w:val="28"/>
        </w:rPr>
        <w:t xml:space="preserve"> of their </w:t>
      </w:r>
      <w:r w:rsidR="00644177" w:rsidRPr="00442C56">
        <w:rPr>
          <w:rFonts w:asciiTheme="majorHAnsi" w:eastAsiaTheme="majorEastAsia" w:hAnsiTheme="majorHAnsi" w:cstheme="majorBidi"/>
          <w:kern w:val="28"/>
        </w:rPr>
        <w:t>nations</w:t>
      </w:r>
      <w:r w:rsidRPr="00442C56">
        <w:rPr>
          <w:rFonts w:asciiTheme="majorHAnsi" w:eastAsiaTheme="majorEastAsia" w:hAnsiTheme="majorHAnsi" w:cstheme="majorBidi"/>
          <w:kern w:val="28"/>
        </w:rPr>
        <w:t xml:space="preserve">, </w:t>
      </w:r>
      <w:r w:rsidR="00644177" w:rsidRPr="00442C56">
        <w:rPr>
          <w:rFonts w:asciiTheme="majorHAnsi" w:eastAsiaTheme="majorEastAsia" w:hAnsiTheme="majorHAnsi" w:cstheme="majorBidi"/>
          <w:kern w:val="28"/>
        </w:rPr>
        <w:t>nonetheless</w:t>
      </w:r>
      <w:r w:rsidRPr="00442C56">
        <w:rPr>
          <w:rFonts w:asciiTheme="majorHAnsi" w:eastAsiaTheme="majorEastAsia" w:hAnsiTheme="majorHAnsi" w:cstheme="majorBidi"/>
          <w:kern w:val="28"/>
        </w:rPr>
        <w:t xml:space="preserve">, these </w:t>
      </w:r>
      <w:r w:rsidR="00644177" w:rsidRPr="00442C56">
        <w:rPr>
          <w:rFonts w:asciiTheme="majorHAnsi" w:eastAsiaTheme="majorEastAsia" w:hAnsiTheme="majorHAnsi" w:cstheme="majorBidi"/>
          <w:kern w:val="28"/>
        </w:rPr>
        <w:t>supposed</w:t>
      </w:r>
      <w:r w:rsidRPr="00442C56">
        <w:rPr>
          <w:rFonts w:asciiTheme="majorHAnsi" w:eastAsiaTheme="majorEastAsia" w:hAnsiTheme="majorHAnsi" w:cstheme="majorBidi"/>
          <w:kern w:val="28"/>
        </w:rPr>
        <w:t xml:space="preserve"> </w:t>
      </w:r>
      <w:r w:rsidR="00644177" w:rsidRPr="00442C56">
        <w:rPr>
          <w:rFonts w:asciiTheme="majorHAnsi" w:eastAsiaTheme="majorEastAsia" w:hAnsiTheme="majorHAnsi" w:cstheme="majorBidi"/>
          <w:kern w:val="28"/>
        </w:rPr>
        <w:t>activities</w:t>
      </w:r>
      <w:r w:rsidRPr="00442C56">
        <w:rPr>
          <w:rFonts w:asciiTheme="majorHAnsi" w:eastAsiaTheme="majorEastAsia" w:hAnsiTheme="majorHAnsi" w:cstheme="majorBidi"/>
          <w:kern w:val="28"/>
        </w:rPr>
        <w:t xml:space="preserve"> by the CIA </w:t>
      </w:r>
      <w:r w:rsidR="00644177" w:rsidRPr="00442C56">
        <w:rPr>
          <w:rFonts w:asciiTheme="majorHAnsi" w:eastAsiaTheme="majorEastAsia" w:hAnsiTheme="majorHAnsi" w:cstheme="majorBidi"/>
          <w:kern w:val="28"/>
        </w:rPr>
        <w:t xml:space="preserve">have </w:t>
      </w:r>
      <w:r w:rsidRPr="00442C56">
        <w:rPr>
          <w:rFonts w:asciiTheme="majorHAnsi" w:eastAsiaTheme="majorEastAsia" w:hAnsiTheme="majorHAnsi" w:cstheme="majorBidi"/>
          <w:kern w:val="28"/>
        </w:rPr>
        <w:t>do</w:t>
      </w:r>
      <w:r w:rsidR="00644177" w:rsidRPr="00442C56">
        <w:rPr>
          <w:rFonts w:asciiTheme="majorHAnsi" w:eastAsiaTheme="majorEastAsia" w:hAnsiTheme="majorHAnsi" w:cstheme="majorBidi"/>
          <w:kern w:val="28"/>
        </w:rPr>
        <w:t>ne</w:t>
      </w:r>
      <w:r w:rsidRPr="00442C56">
        <w:rPr>
          <w:rFonts w:asciiTheme="majorHAnsi" w:eastAsiaTheme="majorEastAsia" w:hAnsiTheme="majorHAnsi" w:cstheme="majorBidi"/>
          <w:kern w:val="28"/>
        </w:rPr>
        <w:t xml:space="preserve"> the </w:t>
      </w:r>
      <w:r w:rsidR="00644177" w:rsidRPr="00442C56">
        <w:rPr>
          <w:rFonts w:asciiTheme="majorHAnsi" w:eastAsiaTheme="majorEastAsia" w:hAnsiTheme="majorHAnsi" w:cstheme="majorBidi"/>
          <w:kern w:val="28"/>
        </w:rPr>
        <w:t xml:space="preserve">total </w:t>
      </w:r>
      <w:r w:rsidRPr="00442C56">
        <w:rPr>
          <w:rFonts w:asciiTheme="majorHAnsi" w:eastAsiaTheme="majorEastAsia" w:hAnsiTheme="majorHAnsi" w:cstheme="majorBidi"/>
          <w:kern w:val="28"/>
        </w:rPr>
        <w:t>opposite</w:t>
      </w:r>
      <w:r w:rsidR="00644177" w:rsidRPr="00442C56">
        <w:rPr>
          <w:rFonts w:asciiTheme="majorHAnsi" w:eastAsiaTheme="majorEastAsia" w:hAnsiTheme="majorHAnsi" w:cstheme="majorBidi"/>
          <w:kern w:val="28"/>
        </w:rPr>
        <w:t xml:space="preserve"> of</w:t>
      </w:r>
      <w:r w:rsidRPr="00442C56">
        <w:rPr>
          <w:rFonts w:asciiTheme="majorHAnsi" w:eastAsiaTheme="majorEastAsia" w:hAnsiTheme="majorHAnsi" w:cstheme="majorBidi"/>
          <w:kern w:val="28"/>
        </w:rPr>
        <w:t xml:space="preserve">. Weaponising </w:t>
      </w:r>
      <w:r w:rsidR="00644177" w:rsidRPr="00442C56">
        <w:rPr>
          <w:rFonts w:asciiTheme="majorHAnsi" w:eastAsiaTheme="majorEastAsia" w:hAnsiTheme="majorHAnsi" w:cstheme="majorBidi"/>
          <w:kern w:val="28"/>
        </w:rPr>
        <w:t>daily use</w:t>
      </w:r>
      <w:r w:rsidR="001D11CE">
        <w:rPr>
          <w:rFonts w:asciiTheme="majorHAnsi" w:eastAsiaTheme="majorEastAsia" w:hAnsiTheme="majorHAnsi" w:cstheme="majorBidi"/>
          <w:kern w:val="28"/>
        </w:rPr>
        <w:t>d</w:t>
      </w:r>
      <w:r w:rsidRPr="00442C56">
        <w:rPr>
          <w:rFonts w:asciiTheme="majorHAnsi" w:eastAsiaTheme="majorEastAsia" w:hAnsiTheme="majorHAnsi" w:cstheme="majorBidi"/>
          <w:kern w:val="28"/>
        </w:rPr>
        <w:t xml:space="preserve"> </w:t>
      </w:r>
      <w:r w:rsidR="00644177" w:rsidRPr="00442C56">
        <w:rPr>
          <w:rFonts w:asciiTheme="majorHAnsi" w:eastAsiaTheme="majorEastAsia" w:hAnsiTheme="majorHAnsi" w:cstheme="majorBidi"/>
          <w:kern w:val="28"/>
        </w:rPr>
        <w:t>devices such as TVs and smartphones and failed</w:t>
      </w:r>
      <w:r w:rsidRPr="00442C56">
        <w:rPr>
          <w:rFonts w:asciiTheme="majorHAnsi" w:eastAsiaTheme="majorEastAsia" w:hAnsiTheme="majorHAnsi" w:cstheme="majorBidi"/>
          <w:kern w:val="28"/>
        </w:rPr>
        <w:t xml:space="preserve"> to </w:t>
      </w:r>
      <w:r w:rsidR="00644177" w:rsidRPr="00442C56">
        <w:rPr>
          <w:rFonts w:asciiTheme="majorHAnsi" w:eastAsiaTheme="majorEastAsia" w:hAnsiTheme="majorHAnsi" w:cstheme="majorBidi"/>
          <w:kern w:val="28"/>
        </w:rPr>
        <w:t>reveal</w:t>
      </w:r>
      <w:r w:rsidRPr="00442C56">
        <w:rPr>
          <w:rFonts w:asciiTheme="majorHAnsi" w:eastAsiaTheme="majorEastAsia" w:hAnsiTheme="majorHAnsi" w:cstheme="majorBidi"/>
          <w:kern w:val="28"/>
        </w:rPr>
        <w:t xml:space="preserve"> </w:t>
      </w:r>
      <w:r w:rsidR="00644177" w:rsidRPr="00442C56">
        <w:rPr>
          <w:rFonts w:asciiTheme="majorHAnsi" w:eastAsiaTheme="majorEastAsia" w:hAnsiTheme="majorHAnsi" w:cstheme="majorBidi"/>
          <w:kern w:val="28"/>
        </w:rPr>
        <w:t>susceptibilities</w:t>
      </w:r>
      <w:r w:rsidRPr="00442C56">
        <w:rPr>
          <w:rFonts w:asciiTheme="majorHAnsi" w:eastAsiaTheme="majorEastAsia" w:hAnsiTheme="majorHAnsi" w:cstheme="majorBidi"/>
          <w:kern w:val="28"/>
        </w:rPr>
        <w:t xml:space="preserve"> to </w:t>
      </w:r>
      <w:r w:rsidR="00644177" w:rsidRPr="00442C56">
        <w:rPr>
          <w:rFonts w:asciiTheme="majorHAnsi" w:eastAsiaTheme="majorEastAsia" w:hAnsiTheme="majorHAnsi" w:cstheme="majorBidi"/>
          <w:kern w:val="28"/>
        </w:rPr>
        <w:t xml:space="preserve">producers </w:t>
      </w:r>
      <w:r w:rsidRPr="00442C56">
        <w:rPr>
          <w:rFonts w:asciiTheme="majorHAnsi" w:eastAsiaTheme="majorEastAsia" w:hAnsiTheme="majorHAnsi" w:cstheme="majorBidi"/>
          <w:kern w:val="28"/>
        </w:rPr>
        <w:t xml:space="preserve">is </w:t>
      </w:r>
      <w:r w:rsidR="00644177" w:rsidRPr="00442C56">
        <w:rPr>
          <w:rFonts w:asciiTheme="majorHAnsi" w:eastAsiaTheme="majorEastAsia" w:hAnsiTheme="majorHAnsi" w:cstheme="majorBidi"/>
          <w:kern w:val="28"/>
        </w:rPr>
        <w:t>hazardous</w:t>
      </w:r>
      <w:r w:rsidRPr="00442C56">
        <w:rPr>
          <w:rFonts w:asciiTheme="majorHAnsi" w:eastAsiaTheme="majorEastAsia" w:hAnsiTheme="majorHAnsi" w:cstheme="majorBidi"/>
          <w:kern w:val="28"/>
        </w:rPr>
        <w:t xml:space="preserve"> and short-sighted. It </w:t>
      </w:r>
      <w:r w:rsidR="00644177" w:rsidRPr="00442C56">
        <w:rPr>
          <w:rFonts w:asciiTheme="majorHAnsi" w:eastAsiaTheme="majorEastAsia" w:hAnsiTheme="majorHAnsi" w:cstheme="majorBidi"/>
          <w:kern w:val="28"/>
        </w:rPr>
        <w:t xml:space="preserve">has brought </w:t>
      </w:r>
      <w:r w:rsidRPr="00442C56">
        <w:rPr>
          <w:rFonts w:asciiTheme="majorHAnsi" w:eastAsiaTheme="majorEastAsia" w:hAnsiTheme="majorHAnsi" w:cstheme="majorBidi"/>
          <w:kern w:val="28"/>
        </w:rPr>
        <w:t xml:space="preserve">people </w:t>
      </w:r>
      <w:r w:rsidR="00644177" w:rsidRPr="00442C56">
        <w:rPr>
          <w:rFonts w:asciiTheme="majorHAnsi" w:eastAsiaTheme="majorEastAsia" w:hAnsiTheme="majorHAnsi" w:cstheme="majorBidi"/>
          <w:kern w:val="28"/>
        </w:rPr>
        <w:t>all around</w:t>
      </w:r>
      <w:r w:rsidRPr="00442C56">
        <w:rPr>
          <w:rFonts w:asciiTheme="majorHAnsi" w:eastAsiaTheme="majorEastAsia" w:hAnsiTheme="majorHAnsi" w:cstheme="majorBidi"/>
          <w:kern w:val="28"/>
        </w:rPr>
        <w:t xml:space="preserve"> the world at </w:t>
      </w:r>
      <w:r w:rsidR="001D11CE">
        <w:rPr>
          <w:rFonts w:asciiTheme="majorHAnsi" w:eastAsiaTheme="majorEastAsia" w:hAnsiTheme="majorHAnsi" w:cstheme="majorBidi"/>
          <w:kern w:val="28"/>
        </w:rPr>
        <w:t xml:space="preserve">the </w:t>
      </w:r>
      <w:r w:rsidR="00644177" w:rsidRPr="00442C56">
        <w:rPr>
          <w:rFonts w:asciiTheme="majorHAnsi" w:eastAsiaTheme="majorEastAsia" w:hAnsiTheme="majorHAnsi" w:cstheme="majorBidi"/>
          <w:kern w:val="28"/>
        </w:rPr>
        <w:t>jeopardy</w:t>
      </w:r>
      <w:r w:rsidRPr="00442C56">
        <w:rPr>
          <w:rFonts w:asciiTheme="majorHAnsi" w:eastAsiaTheme="majorEastAsia" w:hAnsiTheme="majorHAnsi" w:cstheme="majorBidi"/>
          <w:kern w:val="28"/>
        </w:rPr>
        <w:t xml:space="preserve"> of attack from hackers and </w:t>
      </w:r>
      <w:r w:rsidR="00644177" w:rsidRPr="00442C56">
        <w:rPr>
          <w:rFonts w:asciiTheme="majorHAnsi" w:eastAsiaTheme="majorEastAsia" w:hAnsiTheme="majorHAnsi" w:cstheme="majorBidi"/>
          <w:kern w:val="28"/>
        </w:rPr>
        <w:t>exploitive</w:t>
      </w:r>
      <w:r w:rsidRPr="00442C56">
        <w:rPr>
          <w:rFonts w:asciiTheme="majorHAnsi" w:eastAsiaTheme="majorEastAsia" w:hAnsiTheme="majorHAnsi" w:cstheme="majorBidi"/>
          <w:kern w:val="28"/>
        </w:rPr>
        <w:t xml:space="preserve"> </w:t>
      </w:r>
      <w:r w:rsidR="00644177" w:rsidRPr="00442C56">
        <w:rPr>
          <w:rFonts w:asciiTheme="majorHAnsi" w:eastAsiaTheme="majorEastAsia" w:hAnsiTheme="majorHAnsi" w:cstheme="majorBidi"/>
          <w:kern w:val="28"/>
        </w:rPr>
        <w:t>rules</w:t>
      </w:r>
      <w:r w:rsidRPr="00442C56">
        <w:rPr>
          <w:rFonts w:asciiTheme="majorHAnsi" w:eastAsiaTheme="majorEastAsia" w:hAnsiTheme="majorHAnsi" w:cstheme="majorBidi"/>
          <w:kern w:val="28"/>
        </w:rPr>
        <w:t xml:space="preserve">, and this </w:t>
      </w:r>
      <w:r w:rsidR="00644177" w:rsidRPr="00442C56">
        <w:rPr>
          <w:rFonts w:asciiTheme="majorHAnsi" w:eastAsiaTheme="majorEastAsia" w:hAnsiTheme="majorHAnsi" w:cstheme="majorBidi"/>
          <w:kern w:val="28"/>
        </w:rPr>
        <w:t>news</w:t>
      </w:r>
      <w:r w:rsidRPr="00442C56">
        <w:rPr>
          <w:rFonts w:asciiTheme="majorHAnsi" w:eastAsiaTheme="majorEastAsia" w:hAnsiTheme="majorHAnsi" w:cstheme="majorBidi"/>
          <w:kern w:val="28"/>
        </w:rPr>
        <w:t xml:space="preserve"> itself </w:t>
      </w:r>
      <w:r w:rsidR="00644177" w:rsidRPr="00442C56">
        <w:rPr>
          <w:rFonts w:asciiTheme="majorHAnsi" w:eastAsiaTheme="majorEastAsia" w:hAnsiTheme="majorHAnsi" w:cstheme="majorBidi"/>
          <w:kern w:val="28"/>
        </w:rPr>
        <w:t>illustrates</w:t>
      </w:r>
      <w:r w:rsidRPr="00442C56">
        <w:rPr>
          <w:rFonts w:asciiTheme="majorHAnsi" w:eastAsiaTheme="majorEastAsia" w:hAnsiTheme="majorHAnsi" w:cstheme="majorBidi"/>
          <w:kern w:val="28"/>
        </w:rPr>
        <w:t xml:space="preserve"> just how </w:t>
      </w:r>
      <w:r w:rsidR="00442C56" w:rsidRPr="00442C56">
        <w:rPr>
          <w:rFonts w:asciiTheme="majorHAnsi" w:eastAsiaTheme="majorEastAsia" w:hAnsiTheme="majorHAnsi" w:cstheme="majorBidi"/>
          <w:kern w:val="28"/>
        </w:rPr>
        <w:t>prospective</w:t>
      </w:r>
      <w:r w:rsidRPr="00442C56">
        <w:rPr>
          <w:rFonts w:asciiTheme="majorHAnsi" w:eastAsiaTheme="majorEastAsia" w:hAnsiTheme="majorHAnsi" w:cstheme="majorBidi"/>
          <w:kern w:val="28"/>
        </w:rPr>
        <w:t xml:space="preserve"> such </w:t>
      </w:r>
      <w:r w:rsidR="00442C56" w:rsidRPr="00442C56">
        <w:rPr>
          <w:rFonts w:asciiTheme="majorHAnsi" w:eastAsiaTheme="majorEastAsia" w:hAnsiTheme="majorHAnsi" w:cstheme="majorBidi"/>
          <w:kern w:val="28"/>
        </w:rPr>
        <w:t>gears</w:t>
      </w:r>
      <w:r w:rsidRPr="00442C56">
        <w:rPr>
          <w:rFonts w:asciiTheme="majorHAnsi" w:eastAsiaTheme="majorEastAsia" w:hAnsiTheme="majorHAnsi" w:cstheme="majorBidi"/>
          <w:kern w:val="28"/>
        </w:rPr>
        <w:t xml:space="preserve"> are to </w:t>
      </w:r>
      <w:r w:rsidR="00442C56" w:rsidRPr="00442C56">
        <w:rPr>
          <w:rFonts w:asciiTheme="majorHAnsi" w:eastAsiaTheme="majorEastAsia" w:hAnsiTheme="majorHAnsi" w:cstheme="majorBidi"/>
          <w:kern w:val="28"/>
        </w:rPr>
        <w:t>range</w:t>
      </w:r>
      <w:r w:rsidRPr="00442C56">
        <w:rPr>
          <w:rFonts w:asciiTheme="majorHAnsi" w:eastAsiaTheme="majorEastAsia" w:hAnsiTheme="majorHAnsi" w:cstheme="majorBidi"/>
          <w:kern w:val="28"/>
        </w:rPr>
        <w:t xml:space="preserve"> beyond the </w:t>
      </w:r>
      <w:r w:rsidR="00442C56" w:rsidRPr="00442C56">
        <w:rPr>
          <w:rFonts w:asciiTheme="majorHAnsi" w:eastAsiaTheme="majorEastAsia" w:hAnsiTheme="majorHAnsi" w:cstheme="majorBidi"/>
          <w:kern w:val="28"/>
        </w:rPr>
        <w:t>company</w:t>
      </w:r>
      <w:r w:rsidRPr="00442C56">
        <w:rPr>
          <w:rFonts w:asciiTheme="majorHAnsi" w:eastAsiaTheme="majorEastAsia" w:hAnsiTheme="majorHAnsi" w:cstheme="majorBidi"/>
          <w:kern w:val="28"/>
        </w:rPr>
        <w:t xml:space="preserve"> that </w:t>
      </w:r>
      <w:r w:rsidR="00442C56" w:rsidRPr="00442C56">
        <w:rPr>
          <w:rFonts w:asciiTheme="majorHAnsi" w:eastAsiaTheme="majorEastAsia" w:hAnsiTheme="majorHAnsi" w:cstheme="majorBidi"/>
          <w:kern w:val="28"/>
        </w:rPr>
        <w:t>produced</w:t>
      </w:r>
      <w:r w:rsidR="00DF4FC1">
        <w:rPr>
          <w:rFonts w:asciiTheme="majorHAnsi" w:eastAsiaTheme="majorEastAsia" w:hAnsiTheme="majorHAnsi" w:cstheme="majorBidi"/>
          <w:kern w:val="28"/>
        </w:rPr>
        <w:t xml:space="preserve"> them </w:t>
      </w:r>
      <w:r w:rsidR="00DF4FC1">
        <w:rPr>
          <w:rFonts w:asciiTheme="majorHAnsi" w:eastAsiaTheme="majorEastAsia" w:hAnsiTheme="majorHAnsi" w:cstheme="majorBidi"/>
          <w:kern w:val="28"/>
        </w:rPr>
        <w:fldChar w:fldCharType="begin"/>
      </w:r>
      <w:r w:rsidR="00DF4FC1">
        <w:rPr>
          <w:rFonts w:asciiTheme="majorHAnsi" w:eastAsiaTheme="majorEastAsia" w:hAnsiTheme="majorHAnsi" w:cstheme="majorBidi"/>
          <w:kern w:val="28"/>
        </w:rPr>
        <w:instrText xml:space="preserve"> ADDIN ZOTERO_ITEM CSL_CITATION {"citationID":"cS1PmqmZ","properties":{"formattedCitation":"({\\i{}Essay about Government Control of the Internet - 2038 Words | Bartleby})","plainCitation":"(Essay about Government Control of the Internet - 2038 Words | Bartleby)","noteIndex":0},"citationItems":[{"id":163,"uris":["http://zotero.org/users/local/CyMh1xNF/items/ULF4RNPJ"],"uri":["http://zotero.org/users/local/CyMh1xNF/items/ULF4RNPJ"],"itemData":{"id":163,"type":"webpage","title":"Essay about Government Control of the Internet - 2038 Words | Bartleby","URL":"https://www.bartleby.com/essay/Government-Control-of-the-Internet-P3L9ZEZVJ","accessed":{"date-parts":[["2019",5,23]]}}}],"schema":"https://github.com/citation-style-language/schema/raw/master/csl-citation.json"} </w:instrText>
      </w:r>
      <w:r w:rsidR="00DF4FC1">
        <w:rPr>
          <w:rFonts w:asciiTheme="majorHAnsi" w:eastAsiaTheme="majorEastAsia" w:hAnsiTheme="majorHAnsi" w:cstheme="majorBidi"/>
          <w:kern w:val="28"/>
        </w:rPr>
        <w:fldChar w:fldCharType="separate"/>
      </w:r>
      <w:r w:rsidR="00DF4FC1" w:rsidRPr="00DF4FC1">
        <w:rPr>
          <w:rFonts w:ascii="Times New Roman" w:hAnsi="Times New Roman" w:cs="Times New Roman"/>
        </w:rPr>
        <w:t>(</w:t>
      </w:r>
      <w:r w:rsidR="00DF4FC1" w:rsidRPr="00DF4FC1">
        <w:rPr>
          <w:rFonts w:ascii="Times New Roman" w:hAnsi="Times New Roman" w:cs="Times New Roman"/>
          <w:i/>
          <w:iCs/>
        </w:rPr>
        <w:t>Essay about Government Control of the Internet - 2038 Words | Bartleby</w:t>
      </w:r>
      <w:r w:rsidR="00DF4FC1" w:rsidRPr="00DF4FC1">
        <w:rPr>
          <w:rFonts w:ascii="Times New Roman" w:hAnsi="Times New Roman" w:cs="Times New Roman"/>
        </w:rPr>
        <w:t>)</w:t>
      </w:r>
      <w:r w:rsidR="00DF4FC1">
        <w:rPr>
          <w:rFonts w:asciiTheme="majorHAnsi" w:eastAsiaTheme="majorEastAsia" w:hAnsiTheme="majorHAnsi" w:cstheme="majorBidi"/>
          <w:kern w:val="28"/>
        </w:rPr>
        <w:fldChar w:fldCharType="end"/>
      </w:r>
      <w:r w:rsidR="00DF4FC1">
        <w:rPr>
          <w:rFonts w:asciiTheme="majorHAnsi" w:eastAsiaTheme="majorEastAsia" w:hAnsiTheme="majorHAnsi" w:cstheme="majorBidi"/>
          <w:kern w:val="28"/>
        </w:rPr>
        <w:t>.</w:t>
      </w:r>
    </w:p>
    <w:p w14:paraId="6E69E5A7" w14:textId="77777777" w:rsidR="001875F5" w:rsidRDefault="00D95FB5" w:rsidP="00DF4FC1">
      <w:pPr>
        <w:rPr>
          <w:rFonts w:asciiTheme="majorHAnsi" w:eastAsiaTheme="majorEastAsia" w:hAnsiTheme="majorHAnsi" w:cstheme="majorBidi"/>
          <w:kern w:val="28"/>
        </w:rPr>
      </w:pPr>
      <w:r>
        <w:rPr>
          <w:rFonts w:asciiTheme="majorHAnsi" w:eastAsiaTheme="majorEastAsia" w:hAnsiTheme="majorHAnsi" w:cstheme="majorBidi"/>
          <w:kern w:val="28"/>
        </w:rPr>
        <w:t xml:space="preserve">Being the leader of the country, the government should put some effort to secure the rights to privacy of the people. </w:t>
      </w:r>
      <w:r w:rsidRPr="00DF4FC1">
        <w:rPr>
          <w:rFonts w:asciiTheme="majorHAnsi" w:eastAsiaTheme="majorEastAsia" w:hAnsiTheme="majorHAnsi" w:cstheme="majorBidi"/>
          <w:kern w:val="28"/>
        </w:rPr>
        <w:t xml:space="preserve">It has an obligation to guard people. If the government doesn't take some steps to protect online secrecy, it can be dripped into the hands of offenders or it may perhaps be hacked. If it is hacked or dripped to criminals, chaos will come to the entire state. That </w:t>
      </w:r>
      <w:r>
        <w:rPr>
          <w:rFonts w:asciiTheme="majorHAnsi" w:eastAsiaTheme="majorEastAsia" w:hAnsiTheme="majorHAnsi" w:cstheme="majorBidi"/>
          <w:kern w:val="28"/>
        </w:rPr>
        <w:t>state</w:t>
      </w:r>
      <w:r w:rsidRPr="00DF4FC1">
        <w:rPr>
          <w:rFonts w:asciiTheme="majorHAnsi" w:eastAsiaTheme="majorEastAsia" w:hAnsiTheme="majorHAnsi" w:cstheme="majorBidi"/>
          <w:kern w:val="28"/>
        </w:rPr>
        <w:t xml:space="preserve"> will be in danger.</w:t>
      </w:r>
      <w:r>
        <w:rPr>
          <w:rFonts w:asciiTheme="majorHAnsi" w:eastAsiaTheme="majorEastAsia" w:hAnsiTheme="majorHAnsi" w:cstheme="majorBidi"/>
          <w:kern w:val="28"/>
        </w:rPr>
        <w:t xml:space="preserve"> </w:t>
      </w:r>
    </w:p>
    <w:p w14:paraId="6F9C206A" w14:textId="77777777" w:rsidR="00162875" w:rsidRDefault="00D95FB5" w:rsidP="001D11CE">
      <w:pPr>
        <w:rPr>
          <w:rFonts w:asciiTheme="majorHAnsi" w:eastAsiaTheme="majorEastAsia" w:hAnsiTheme="majorHAnsi" w:cstheme="majorBidi"/>
          <w:kern w:val="28"/>
        </w:rPr>
      </w:pPr>
      <w:r w:rsidRPr="00DC0DA7">
        <w:rPr>
          <w:rFonts w:asciiTheme="majorHAnsi" w:eastAsiaTheme="majorEastAsia" w:hAnsiTheme="majorHAnsi" w:cstheme="majorBidi"/>
          <w:kern w:val="28"/>
        </w:rPr>
        <w:t xml:space="preserve">The government </w:t>
      </w:r>
      <w:r w:rsidR="0062767A" w:rsidRPr="00DC0DA7">
        <w:rPr>
          <w:rFonts w:asciiTheme="majorHAnsi" w:eastAsiaTheme="majorEastAsia" w:hAnsiTheme="majorHAnsi" w:cstheme="majorBidi"/>
          <w:kern w:val="28"/>
        </w:rPr>
        <w:t>needs to</w:t>
      </w:r>
      <w:r w:rsidRPr="00DC0DA7">
        <w:rPr>
          <w:rFonts w:asciiTheme="majorHAnsi" w:eastAsiaTheme="majorEastAsia" w:hAnsiTheme="majorHAnsi" w:cstheme="majorBidi"/>
          <w:kern w:val="28"/>
        </w:rPr>
        <w:t xml:space="preserve"> </w:t>
      </w:r>
      <w:r w:rsidR="0062767A" w:rsidRPr="00DC0DA7">
        <w:rPr>
          <w:rFonts w:asciiTheme="majorHAnsi" w:eastAsiaTheme="majorEastAsia" w:hAnsiTheme="majorHAnsi" w:cstheme="majorBidi"/>
          <w:kern w:val="28"/>
        </w:rPr>
        <w:t>defend</w:t>
      </w:r>
      <w:r w:rsidRPr="00DC0DA7">
        <w:rPr>
          <w:rFonts w:asciiTheme="majorHAnsi" w:eastAsiaTheme="majorEastAsia" w:hAnsiTheme="majorHAnsi" w:cstheme="majorBidi"/>
          <w:kern w:val="28"/>
        </w:rPr>
        <w:t xml:space="preserve"> </w:t>
      </w:r>
      <w:r w:rsidR="0062767A" w:rsidRPr="00DC0DA7">
        <w:rPr>
          <w:rFonts w:asciiTheme="majorHAnsi" w:eastAsiaTheme="majorEastAsia" w:hAnsiTheme="majorHAnsi" w:cstheme="majorBidi"/>
          <w:kern w:val="28"/>
        </w:rPr>
        <w:t>the</w:t>
      </w:r>
      <w:r w:rsidRPr="00DC0DA7">
        <w:rPr>
          <w:rFonts w:asciiTheme="majorHAnsi" w:eastAsiaTheme="majorEastAsia" w:hAnsiTheme="majorHAnsi" w:cstheme="majorBidi"/>
          <w:kern w:val="28"/>
        </w:rPr>
        <w:t xml:space="preserve"> online privacy</w:t>
      </w:r>
      <w:r w:rsidR="0062767A" w:rsidRPr="00DC0DA7">
        <w:rPr>
          <w:rFonts w:asciiTheme="majorHAnsi" w:eastAsiaTheme="majorEastAsia" w:hAnsiTheme="majorHAnsi" w:cstheme="majorBidi"/>
          <w:kern w:val="28"/>
        </w:rPr>
        <w:t xml:space="preserve"> of their respective nations. If one ever Googles </w:t>
      </w:r>
      <w:r w:rsidR="001D11CE" w:rsidRPr="00DC0DA7">
        <w:rPr>
          <w:rFonts w:asciiTheme="majorHAnsi" w:eastAsiaTheme="majorEastAsia" w:hAnsiTheme="majorHAnsi" w:cstheme="majorBidi"/>
          <w:kern w:val="28"/>
        </w:rPr>
        <w:t>themselves,</w:t>
      </w:r>
      <w:r w:rsidR="0062767A" w:rsidRPr="00DC0DA7">
        <w:rPr>
          <w:rFonts w:asciiTheme="majorHAnsi" w:eastAsiaTheme="majorEastAsia" w:hAnsiTheme="majorHAnsi" w:cstheme="majorBidi"/>
          <w:kern w:val="28"/>
        </w:rPr>
        <w:t xml:space="preserve"> they will come to see how much of their personal information is available there. With the advancement of technology</w:t>
      </w:r>
      <w:r w:rsidRPr="00DC0DA7">
        <w:rPr>
          <w:rFonts w:asciiTheme="majorHAnsi" w:eastAsiaTheme="majorEastAsia" w:hAnsiTheme="majorHAnsi" w:cstheme="majorBidi"/>
          <w:kern w:val="28"/>
        </w:rPr>
        <w:t xml:space="preserve">, </w:t>
      </w:r>
      <w:r w:rsidR="0062767A" w:rsidRPr="00DC0DA7">
        <w:rPr>
          <w:rFonts w:asciiTheme="majorHAnsi" w:eastAsiaTheme="majorEastAsia" w:hAnsiTheme="majorHAnsi" w:cstheme="majorBidi"/>
          <w:kern w:val="28"/>
        </w:rPr>
        <w:t>corporations</w:t>
      </w:r>
      <w:r w:rsidRPr="00DC0DA7">
        <w:rPr>
          <w:rFonts w:asciiTheme="majorHAnsi" w:eastAsiaTheme="majorEastAsia" w:hAnsiTheme="majorHAnsi" w:cstheme="majorBidi"/>
          <w:kern w:val="28"/>
        </w:rPr>
        <w:t xml:space="preserve"> will </w:t>
      </w:r>
      <w:r w:rsidR="0062767A" w:rsidRPr="00DC0DA7">
        <w:rPr>
          <w:rFonts w:asciiTheme="majorHAnsi" w:eastAsiaTheme="majorEastAsia" w:hAnsiTheme="majorHAnsi" w:cstheme="majorBidi"/>
          <w:kern w:val="28"/>
        </w:rPr>
        <w:t>garner</w:t>
      </w:r>
      <w:r w:rsidRPr="00DC0DA7">
        <w:rPr>
          <w:rFonts w:asciiTheme="majorHAnsi" w:eastAsiaTheme="majorEastAsia" w:hAnsiTheme="majorHAnsi" w:cstheme="majorBidi"/>
          <w:kern w:val="28"/>
        </w:rPr>
        <w:t xml:space="preserve"> more and more </w:t>
      </w:r>
      <w:r w:rsidR="0062767A" w:rsidRPr="00DC0DA7">
        <w:rPr>
          <w:rFonts w:asciiTheme="majorHAnsi" w:eastAsiaTheme="majorEastAsia" w:hAnsiTheme="majorHAnsi" w:cstheme="majorBidi"/>
          <w:kern w:val="28"/>
        </w:rPr>
        <w:t>with</w:t>
      </w:r>
      <w:r w:rsidRPr="00DC0DA7">
        <w:rPr>
          <w:rFonts w:asciiTheme="majorHAnsi" w:eastAsiaTheme="majorEastAsia" w:hAnsiTheme="majorHAnsi" w:cstheme="majorBidi"/>
          <w:kern w:val="28"/>
        </w:rPr>
        <w:t xml:space="preserve"> our internet </w:t>
      </w:r>
      <w:r w:rsidR="0062767A" w:rsidRPr="00DC0DA7">
        <w:rPr>
          <w:rFonts w:asciiTheme="majorHAnsi" w:eastAsiaTheme="majorEastAsia" w:hAnsiTheme="majorHAnsi" w:cstheme="majorBidi"/>
          <w:kern w:val="28"/>
        </w:rPr>
        <w:t>check-ins</w:t>
      </w:r>
      <w:r w:rsidRPr="00DC0DA7">
        <w:rPr>
          <w:rFonts w:asciiTheme="majorHAnsi" w:eastAsiaTheme="majorEastAsia" w:hAnsiTheme="majorHAnsi" w:cstheme="majorBidi"/>
          <w:kern w:val="28"/>
        </w:rPr>
        <w:t xml:space="preserve"> and we will </w:t>
      </w:r>
      <w:r w:rsidR="0062767A" w:rsidRPr="00DC0DA7">
        <w:rPr>
          <w:rFonts w:asciiTheme="majorHAnsi" w:eastAsiaTheme="majorEastAsia" w:hAnsiTheme="majorHAnsi" w:cstheme="majorBidi"/>
          <w:kern w:val="28"/>
        </w:rPr>
        <w:t>not ever come to</w:t>
      </w:r>
      <w:r w:rsidRPr="00DC0DA7">
        <w:rPr>
          <w:rFonts w:asciiTheme="majorHAnsi" w:eastAsiaTheme="majorEastAsia" w:hAnsiTheme="majorHAnsi" w:cstheme="majorBidi"/>
          <w:kern w:val="28"/>
        </w:rPr>
        <w:t xml:space="preserve"> know about </w:t>
      </w:r>
      <w:r w:rsidR="0062767A" w:rsidRPr="00DC0DA7">
        <w:rPr>
          <w:rFonts w:asciiTheme="majorHAnsi" w:eastAsiaTheme="majorEastAsia" w:hAnsiTheme="majorHAnsi" w:cstheme="majorBidi"/>
          <w:kern w:val="28"/>
        </w:rPr>
        <w:t xml:space="preserve">the majority </w:t>
      </w:r>
      <w:r w:rsidRPr="00DC0DA7">
        <w:rPr>
          <w:rFonts w:asciiTheme="majorHAnsi" w:eastAsiaTheme="majorEastAsia" w:hAnsiTheme="majorHAnsi" w:cstheme="majorBidi"/>
          <w:kern w:val="28"/>
        </w:rPr>
        <w:t xml:space="preserve">of it. </w:t>
      </w:r>
      <w:r w:rsidR="0062767A" w:rsidRPr="00DC0DA7">
        <w:rPr>
          <w:rFonts w:asciiTheme="majorHAnsi" w:eastAsiaTheme="majorEastAsia" w:hAnsiTheme="majorHAnsi" w:cstheme="majorBidi"/>
          <w:kern w:val="28"/>
        </w:rPr>
        <w:t>Somebody</w:t>
      </w:r>
      <w:r w:rsidRPr="00DC0DA7">
        <w:rPr>
          <w:rFonts w:asciiTheme="majorHAnsi" w:eastAsiaTheme="majorEastAsia" w:hAnsiTheme="majorHAnsi" w:cstheme="majorBidi"/>
          <w:kern w:val="28"/>
        </w:rPr>
        <w:t xml:space="preserve"> needs </w:t>
      </w:r>
      <w:r w:rsidR="00DC0DA7" w:rsidRPr="00DC0DA7">
        <w:rPr>
          <w:rFonts w:asciiTheme="majorHAnsi" w:eastAsiaTheme="majorEastAsia" w:hAnsiTheme="majorHAnsi" w:cstheme="majorBidi"/>
          <w:kern w:val="28"/>
        </w:rPr>
        <w:t>to put some sanctions on it and to regulate the whole thing, and no-one is in more power and authority than the government.</w:t>
      </w:r>
      <w:r w:rsidRPr="00DC0DA7">
        <w:rPr>
          <w:rFonts w:asciiTheme="majorHAnsi" w:eastAsiaTheme="majorEastAsia" w:hAnsiTheme="majorHAnsi" w:cstheme="majorBidi"/>
          <w:kern w:val="28"/>
        </w:rPr>
        <w:t xml:space="preserve"> The government </w:t>
      </w:r>
      <w:r w:rsidR="00DC0DA7" w:rsidRPr="00DC0DA7">
        <w:rPr>
          <w:rFonts w:asciiTheme="majorHAnsi" w:eastAsiaTheme="majorEastAsia" w:hAnsiTheme="majorHAnsi" w:cstheme="majorBidi"/>
          <w:kern w:val="28"/>
        </w:rPr>
        <w:t>by now</w:t>
      </w:r>
      <w:r w:rsidRPr="00DC0DA7">
        <w:rPr>
          <w:rFonts w:asciiTheme="majorHAnsi" w:eastAsiaTheme="majorEastAsia" w:hAnsiTheme="majorHAnsi" w:cstheme="majorBidi"/>
          <w:kern w:val="28"/>
        </w:rPr>
        <w:t xml:space="preserve"> </w:t>
      </w:r>
      <w:r w:rsidR="00DC0DA7" w:rsidRPr="00DC0DA7">
        <w:rPr>
          <w:rFonts w:asciiTheme="majorHAnsi" w:eastAsiaTheme="majorEastAsia" w:hAnsiTheme="majorHAnsi" w:cstheme="majorBidi"/>
          <w:kern w:val="28"/>
        </w:rPr>
        <w:t>is acquainted with</w:t>
      </w:r>
      <w:r w:rsidRPr="00DC0DA7">
        <w:rPr>
          <w:rFonts w:asciiTheme="majorHAnsi" w:eastAsiaTheme="majorEastAsia" w:hAnsiTheme="majorHAnsi" w:cstheme="majorBidi"/>
          <w:kern w:val="28"/>
        </w:rPr>
        <w:t xml:space="preserve"> everything about </w:t>
      </w:r>
      <w:r w:rsidR="00DC0DA7" w:rsidRPr="00DC0DA7">
        <w:rPr>
          <w:rFonts w:asciiTheme="majorHAnsi" w:eastAsiaTheme="majorEastAsia" w:hAnsiTheme="majorHAnsi" w:cstheme="majorBidi"/>
          <w:kern w:val="28"/>
        </w:rPr>
        <w:t>the people</w:t>
      </w:r>
      <w:r w:rsidRPr="00DC0DA7">
        <w:rPr>
          <w:rFonts w:asciiTheme="majorHAnsi" w:eastAsiaTheme="majorEastAsia" w:hAnsiTheme="majorHAnsi" w:cstheme="majorBidi"/>
          <w:kern w:val="28"/>
        </w:rPr>
        <w:t xml:space="preserve"> </w:t>
      </w:r>
      <w:r w:rsidR="00DC0DA7" w:rsidRPr="00DC0DA7">
        <w:rPr>
          <w:rFonts w:asciiTheme="majorHAnsi" w:eastAsiaTheme="majorEastAsia" w:hAnsiTheme="majorHAnsi" w:cstheme="majorBidi"/>
          <w:kern w:val="28"/>
        </w:rPr>
        <w:t>anyhow</w:t>
      </w:r>
      <w:r w:rsidRPr="00DC0DA7">
        <w:rPr>
          <w:rFonts w:asciiTheme="majorHAnsi" w:eastAsiaTheme="majorEastAsia" w:hAnsiTheme="majorHAnsi" w:cstheme="majorBidi"/>
          <w:kern w:val="28"/>
        </w:rPr>
        <w:t>.</w:t>
      </w:r>
      <w:r w:rsidR="00DC0DA7">
        <w:rPr>
          <w:rFonts w:asciiTheme="majorHAnsi" w:eastAsiaTheme="majorEastAsia" w:hAnsiTheme="majorHAnsi" w:cstheme="majorBidi"/>
          <w:kern w:val="28"/>
        </w:rPr>
        <w:t xml:space="preserve"> </w:t>
      </w:r>
    </w:p>
    <w:p w14:paraId="53948050" w14:textId="7BC4822C" w:rsidR="001875F5" w:rsidRDefault="00D95FB5" w:rsidP="00AF7A05">
      <w:r w:rsidRPr="00EE6A62">
        <w:t xml:space="preserve">The law </w:t>
      </w:r>
      <w:r w:rsidR="00D31D0B" w:rsidRPr="00EE6A62">
        <w:t>necessitates</w:t>
      </w:r>
      <w:r w:rsidRPr="00EE6A62">
        <w:t xml:space="preserve"> online </w:t>
      </w:r>
      <w:r w:rsidR="00D31D0B" w:rsidRPr="00EE6A62">
        <w:t>facilities</w:t>
      </w:r>
      <w:r w:rsidRPr="00EE6A62">
        <w:t xml:space="preserve"> </w:t>
      </w:r>
      <w:r w:rsidR="00D31D0B" w:rsidRPr="00EE6A62">
        <w:t>suppliers</w:t>
      </w:r>
      <w:r w:rsidRPr="00EE6A62">
        <w:t xml:space="preserve"> to </w:t>
      </w:r>
      <w:r w:rsidR="00D31D0B" w:rsidRPr="00EE6A62">
        <w:t>guarantee</w:t>
      </w:r>
      <w:r w:rsidRPr="00EE6A62">
        <w:t xml:space="preserve"> that </w:t>
      </w:r>
      <w:r w:rsidR="00D31D0B" w:rsidRPr="00EE6A62">
        <w:t>some</w:t>
      </w:r>
      <w:r w:rsidRPr="00EE6A62">
        <w:t xml:space="preserve"> </w:t>
      </w:r>
      <w:r w:rsidR="00D31D0B" w:rsidRPr="00EE6A62">
        <w:t>information</w:t>
      </w:r>
      <w:r w:rsidRPr="00EE6A62">
        <w:t xml:space="preserve"> they </w:t>
      </w:r>
      <w:r w:rsidR="00D31D0B" w:rsidRPr="00EE6A62">
        <w:t>gather</w:t>
      </w:r>
      <w:r w:rsidRPr="00EE6A62">
        <w:t xml:space="preserve"> is </w:t>
      </w:r>
      <w:r w:rsidR="00D31D0B" w:rsidRPr="00EE6A62">
        <w:t>safe</w:t>
      </w:r>
      <w:r w:rsidRPr="00EE6A62">
        <w:t xml:space="preserve"> and to </w:t>
      </w:r>
      <w:r w:rsidR="00D31D0B" w:rsidRPr="00EE6A62">
        <w:t>erase</w:t>
      </w:r>
      <w:r w:rsidRPr="00EE6A62">
        <w:t xml:space="preserve"> student </w:t>
      </w:r>
      <w:r w:rsidR="00D31D0B" w:rsidRPr="00EE6A62">
        <w:t>data</w:t>
      </w:r>
      <w:r w:rsidRPr="00EE6A62">
        <w:t xml:space="preserve"> at the </w:t>
      </w:r>
      <w:r w:rsidR="00D31D0B" w:rsidRPr="00EE6A62">
        <w:t>demand</w:t>
      </w:r>
      <w:r w:rsidRPr="00EE6A62">
        <w:t xml:space="preserve"> of </w:t>
      </w:r>
      <w:r w:rsidR="00D31D0B" w:rsidRPr="00EE6A62">
        <w:t>the school or constituency and a</w:t>
      </w:r>
      <w:r w:rsidRPr="00EE6A62">
        <w:t xml:space="preserve">s </w:t>
      </w:r>
      <w:r w:rsidR="00D31D0B" w:rsidRPr="00EE6A62">
        <w:t>following</w:t>
      </w:r>
      <w:r w:rsidRPr="00EE6A62">
        <w:t xml:space="preserve">, technology </w:t>
      </w:r>
      <w:r w:rsidR="00D31D0B" w:rsidRPr="00EE6A62">
        <w:t>persists</w:t>
      </w:r>
      <w:r w:rsidRPr="00EE6A62">
        <w:t xml:space="preserve"> to </w:t>
      </w:r>
      <w:r w:rsidR="00D31D0B" w:rsidRPr="00EE6A62">
        <w:t>grow</w:t>
      </w:r>
      <w:r w:rsidRPr="00EE6A62">
        <w:t xml:space="preserve">, this </w:t>
      </w:r>
      <w:r w:rsidR="00D31D0B" w:rsidRPr="00EE6A62">
        <w:t>dispute</w:t>
      </w:r>
      <w:r w:rsidRPr="00EE6A62">
        <w:t xml:space="preserve"> </w:t>
      </w:r>
      <w:r w:rsidR="00D31D0B" w:rsidRPr="00EE6A62">
        <w:t>develops</w:t>
      </w:r>
      <w:r w:rsidRPr="00EE6A62">
        <w:t xml:space="preserve"> </w:t>
      </w:r>
      <w:r w:rsidR="00D31D0B" w:rsidRPr="00EE6A62">
        <w:t>further</w:t>
      </w:r>
      <w:r w:rsidRPr="00EE6A62">
        <w:t xml:space="preserve"> </w:t>
      </w:r>
      <w:r w:rsidR="00D31D0B" w:rsidRPr="00EE6A62">
        <w:t>intricate</w:t>
      </w:r>
      <w:r w:rsidRPr="00EE6A62">
        <w:t xml:space="preserve">. </w:t>
      </w:r>
      <w:r w:rsidR="00D31D0B" w:rsidRPr="00EE6A62">
        <w:t xml:space="preserve">This fact </w:t>
      </w:r>
      <w:r w:rsidRPr="00EE6A62">
        <w:t xml:space="preserve">is clear, </w:t>
      </w:r>
      <w:r w:rsidR="00D31D0B" w:rsidRPr="00EE6A62">
        <w:lastRenderedPageBreak/>
        <w:t>nonetheless</w:t>
      </w:r>
      <w:r w:rsidRPr="00EE6A62">
        <w:t xml:space="preserve"> </w:t>
      </w:r>
      <w:r w:rsidR="00D31D0B" w:rsidRPr="00EE6A62">
        <w:t xml:space="preserve">at the end of the day </w:t>
      </w:r>
      <w:r w:rsidR="00AF7A05">
        <w:t>the</w:t>
      </w:r>
      <w:r w:rsidR="00D31D0B" w:rsidRPr="00EE6A62">
        <w:t xml:space="preserve"> pimple</w:t>
      </w:r>
      <w:r w:rsidR="00AF7A05">
        <w:t xml:space="preserve"> on your face you are posting the stuff about, </w:t>
      </w:r>
      <w:r w:rsidR="00D31D0B" w:rsidRPr="00EE6A62">
        <w:t>will</w:t>
      </w:r>
      <w:r w:rsidRPr="00EE6A62">
        <w:t xml:space="preserve"> </w:t>
      </w:r>
      <w:r w:rsidR="00D31D0B" w:rsidRPr="00EE6A62">
        <w:t>get away, and you wi</w:t>
      </w:r>
      <w:r w:rsidRPr="00EE6A62">
        <w:t xml:space="preserve">ll </w:t>
      </w:r>
      <w:r w:rsidR="00D31D0B" w:rsidRPr="00EE6A62">
        <w:t>be unable to recall</w:t>
      </w:r>
      <w:r w:rsidRPr="00EE6A62">
        <w:t xml:space="preserve"> </w:t>
      </w:r>
      <w:r w:rsidR="00D31D0B" w:rsidRPr="00EE6A62">
        <w:t>anything about it however</w:t>
      </w:r>
      <w:r w:rsidRPr="00EE6A62">
        <w:t xml:space="preserve"> </w:t>
      </w:r>
      <w:r w:rsidR="00EE6A62" w:rsidRPr="00EE6A62">
        <w:t>the computer or the device</w:t>
      </w:r>
      <w:r w:rsidRPr="00EE6A62">
        <w:t xml:space="preserve"> </w:t>
      </w:r>
      <w:r w:rsidR="00EE6A62" w:rsidRPr="00EE6A62">
        <w:t xml:space="preserve">that is used </w:t>
      </w:r>
      <w:r w:rsidRPr="00EE6A62">
        <w:t xml:space="preserve">will remember </w:t>
      </w:r>
      <w:r w:rsidR="00EE6A62" w:rsidRPr="00EE6A62">
        <w:t>always</w:t>
      </w:r>
      <w:r w:rsidR="00AF7A05">
        <w:t xml:space="preserve"> it</w:t>
      </w:r>
      <w:r w:rsidRPr="00EE6A62">
        <w:t>.</w:t>
      </w:r>
      <w:r w:rsidR="00AF7A05">
        <w:t xml:space="preserve"> </w:t>
      </w:r>
    </w:p>
    <w:p w14:paraId="030B5602" w14:textId="3CC2C90C" w:rsidR="001875F5" w:rsidRDefault="00D95FB5" w:rsidP="00442D9A">
      <w:r w:rsidRPr="00F42458">
        <w:t xml:space="preserve">Meddling by the government </w:t>
      </w:r>
      <w:r w:rsidR="00EE6A62" w:rsidRPr="00F42458">
        <w:t>every time</w:t>
      </w:r>
      <w:r w:rsidRPr="00F42458">
        <w:t xml:space="preserve"> make</w:t>
      </w:r>
      <w:r w:rsidR="00EE6A62" w:rsidRPr="00F42458">
        <w:t>s</w:t>
      </w:r>
      <w:r w:rsidRPr="00F42458">
        <w:t xml:space="preserve"> us </w:t>
      </w:r>
      <w:r w:rsidR="00EE6A62" w:rsidRPr="00F42458">
        <w:t>anxious</w:t>
      </w:r>
      <w:r w:rsidRPr="00F42458">
        <w:t xml:space="preserve">. Selected ofﬁcials are </w:t>
      </w:r>
      <w:r w:rsidR="00EE6A62" w:rsidRPr="00F42458">
        <w:t>interested</w:t>
      </w:r>
      <w:r w:rsidRPr="00F42458">
        <w:t xml:space="preserve"> as much by </w:t>
      </w:r>
      <w:r w:rsidR="00EE6A62" w:rsidRPr="00F42458">
        <w:t>governmental</w:t>
      </w:r>
      <w:r w:rsidRPr="00F42458">
        <w:t xml:space="preserve"> </w:t>
      </w:r>
      <w:r w:rsidR="00EE6A62" w:rsidRPr="00F42458">
        <w:t>feasibility</w:t>
      </w:r>
      <w:r w:rsidRPr="00F42458">
        <w:t xml:space="preserve"> as they are by the common good. There is a legal part for governments to play in safeguarding that firms behind social networks identify and follow up on authorized principles with respect to secrecy. From the time when the Ontario Court of Appeal afﬁrmed in Jones v. Tsige1 that there is an </w:t>
      </w:r>
      <w:r w:rsidR="00442D9A" w:rsidRPr="00F42458">
        <w:t>offense</w:t>
      </w:r>
      <w:r w:rsidRPr="00F42458">
        <w:t xml:space="preserve"> of invasion of privacy in Ontario </w:t>
      </w:r>
      <w:r w:rsidR="00442D9A" w:rsidRPr="00F42458">
        <w:t>as a minimum</w:t>
      </w:r>
      <w:r w:rsidRPr="00F42458">
        <w:t xml:space="preserve"> and th</w:t>
      </w:r>
      <w:r w:rsidR="00442D9A" w:rsidRPr="00F42458">
        <w:t xml:space="preserve">at </w:t>
      </w:r>
      <w:r w:rsidRPr="00F42458">
        <w:t xml:space="preserve">Charter jurisprudence </w:t>
      </w:r>
      <w:r w:rsidR="00442D9A" w:rsidRPr="00F42458">
        <w:t>identifies</w:t>
      </w:r>
      <w:r w:rsidRPr="00F42458">
        <w:t xml:space="preserve"> </w:t>
      </w:r>
      <w:r w:rsidR="00442D9A" w:rsidRPr="00F42458">
        <w:t>secrecy</w:t>
      </w:r>
      <w:r w:rsidRPr="00F42458">
        <w:t xml:space="preserve"> as a </w:t>
      </w:r>
      <w:r w:rsidR="00442D9A" w:rsidRPr="00F42458">
        <w:t>central</w:t>
      </w:r>
      <w:r w:rsidRPr="00F42458">
        <w:t xml:space="preserve"> </w:t>
      </w:r>
      <w:r w:rsidR="00442D9A" w:rsidRPr="00F42458">
        <w:t>thing</w:t>
      </w:r>
      <w:r w:rsidRPr="00F42458">
        <w:t xml:space="preserve"> in our </w:t>
      </w:r>
      <w:r w:rsidR="00442D9A" w:rsidRPr="00F42458">
        <w:t>commandment</w:t>
      </w:r>
      <w:r w:rsidRPr="00F42458">
        <w:t xml:space="preserve"> and </w:t>
      </w:r>
      <w:r w:rsidR="00442D9A" w:rsidRPr="00F42458">
        <w:t>particularly</w:t>
      </w:r>
      <w:r w:rsidRPr="00F42458">
        <w:t xml:space="preserve"> </w:t>
      </w:r>
      <w:r w:rsidR="00442D9A" w:rsidRPr="00F42458">
        <w:t>acknowledges</w:t>
      </w:r>
      <w:r w:rsidRPr="00F42458">
        <w:t xml:space="preserve">, as worthy of </w:t>
      </w:r>
      <w:r w:rsidR="00442D9A" w:rsidRPr="00F42458">
        <w:t>guard</w:t>
      </w:r>
      <w:r w:rsidRPr="00F42458">
        <w:t xml:space="preserve">, a right to informational </w:t>
      </w:r>
      <w:r w:rsidR="00442D9A" w:rsidRPr="00F42458">
        <w:t>confidentiality</w:t>
      </w:r>
      <w:r w:rsidRPr="00F42458">
        <w:t xml:space="preserve"> that is </w:t>
      </w:r>
      <w:r w:rsidR="00442D9A" w:rsidRPr="00F42458">
        <w:t>different</w:t>
      </w:r>
      <w:r w:rsidRPr="00F42458">
        <w:t xml:space="preserve"> from </w:t>
      </w:r>
      <w:r w:rsidR="00442D9A" w:rsidRPr="00F42458">
        <w:t>individual</w:t>
      </w:r>
      <w:r w:rsidRPr="00F42458">
        <w:t xml:space="preserve"> and </w:t>
      </w:r>
      <w:r w:rsidR="00442D9A" w:rsidRPr="00F42458">
        <w:t>regional</w:t>
      </w:r>
      <w:r w:rsidRPr="00F42458">
        <w:t xml:space="preserve"> </w:t>
      </w:r>
      <w:r w:rsidR="00442D9A" w:rsidRPr="00F42458">
        <w:t>secrecy. I</w:t>
      </w:r>
      <w:r w:rsidRPr="00F42458">
        <w:t xml:space="preserve">t is </w:t>
      </w:r>
      <w:r w:rsidR="00442D9A" w:rsidRPr="00F42458">
        <w:t>reasonable</w:t>
      </w:r>
      <w:r w:rsidRPr="00F42458">
        <w:t xml:space="preserve"> to </w:t>
      </w:r>
      <w:r w:rsidR="00442D9A" w:rsidRPr="00F42458">
        <w:t>accept</w:t>
      </w:r>
      <w:r w:rsidRPr="00F42458">
        <w:t xml:space="preserve"> that government and the courts </w:t>
      </w:r>
      <w:r w:rsidR="00442D9A" w:rsidRPr="00F42458">
        <w:t>must</w:t>
      </w:r>
      <w:r w:rsidRPr="00F42458">
        <w:t xml:space="preserve"> be </w:t>
      </w:r>
      <w:r w:rsidR="00442D9A" w:rsidRPr="00F42458">
        <w:t>providing</w:t>
      </w:r>
      <w:r w:rsidRPr="00F42458">
        <w:t xml:space="preserve"> </w:t>
      </w:r>
      <w:r w:rsidR="00442D9A" w:rsidRPr="00F42458">
        <w:t>direction</w:t>
      </w:r>
      <w:r w:rsidRPr="00F42458">
        <w:t xml:space="preserve"> to </w:t>
      </w:r>
      <w:r w:rsidR="00442D9A" w:rsidRPr="00F42458">
        <w:t>companies</w:t>
      </w:r>
      <w:r w:rsidRPr="00F42458">
        <w:t xml:space="preserve"> </w:t>
      </w:r>
      <w:r w:rsidR="00442D9A" w:rsidRPr="00F42458">
        <w:t>regarding</w:t>
      </w:r>
      <w:r w:rsidRPr="00F42458">
        <w:t xml:space="preserve"> when, how, and if their </w:t>
      </w:r>
      <w:r w:rsidR="00442D9A" w:rsidRPr="00F42458">
        <w:t>movements</w:t>
      </w:r>
      <w:r w:rsidRPr="00F42458">
        <w:t xml:space="preserve"> </w:t>
      </w:r>
      <w:r w:rsidR="00442D9A" w:rsidRPr="00F42458">
        <w:t>go beyond</w:t>
      </w:r>
      <w:r w:rsidRPr="00F42458">
        <w:t xml:space="preserve"> legal </w:t>
      </w:r>
      <w:r w:rsidR="00442D9A" w:rsidRPr="00F42458">
        <w:t>margins</w:t>
      </w:r>
      <w:r w:rsidRPr="00F42458">
        <w:t xml:space="preserve"> for </w:t>
      </w:r>
      <w:r w:rsidR="00442D9A" w:rsidRPr="00F42458">
        <w:t>shielding</w:t>
      </w:r>
      <w:r w:rsidRPr="00F42458">
        <w:t xml:space="preserve"> </w:t>
      </w:r>
      <w:r w:rsidR="00442D9A" w:rsidRPr="00F42458">
        <w:t>confidentiality</w:t>
      </w:r>
      <w:r w:rsidRPr="00F42458">
        <w:t xml:space="preserve">. </w:t>
      </w:r>
      <w:r w:rsidR="00442D9A" w:rsidRPr="00F42458">
        <w:t>Undoubtedly</w:t>
      </w:r>
      <w:r w:rsidRPr="00F42458">
        <w:t xml:space="preserve">, arm’s length government </w:t>
      </w:r>
      <w:r w:rsidR="00442D9A" w:rsidRPr="00F42458">
        <w:t>organizations</w:t>
      </w:r>
      <w:r w:rsidRPr="00F42458">
        <w:t xml:space="preserve"> </w:t>
      </w:r>
      <w:r w:rsidR="00442D9A" w:rsidRPr="00F42458">
        <w:t>just like</w:t>
      </w:r>
      <w:r w:rsidRPr="00F42458">
        <w:t xml:space="preserve"> the Ofﬁce of the Privacy Commissioner in Canada </w:t>
      </w:r>
      <w:r w:rsidR="00442D9A" w:rsidRPr="00F42458">
        <w:t>may</w:t>
      </w:r>
      <w:r w:rsidRPr="00F42458">
        <w:t xml:space="preserve"> </w:t>
      </w:r>
      <w:r w:rsidR="00442D9A" w:rsidRPr="00F42458">
        <w:t>assist</w:t>
      </w:r>
      <w:r w:rsidR="00AF7A05">
        <w:t xml:space="preserve"> or</w:t>
      </w:r>
      <w:r w:rsidRPr="00F42458">
        <w:t xml:space="preserve"> </w:t>
      </w:r>
      <w:r w:rsidR="00442D9A" w:rsidRPr="00F42458">
        <w:t>train</w:t>
      </w:r>
      <w:r w:rsidRPr="00F42458">
        <w:t xml:space="preserve"> us </w:t>
      </w:r>
      <w:r w:rsidR="00442D9A" w:rsidRPr="00F42458">
        <w:t>regarding</w:t>
      </w:r>
      <w:r w:rsidRPr="00F42458">
        <w:t xml:space="preserve"> our </w:t>
      </w:r>
      <w:r w:rsidR="00442D9A" w:rsidRPr="00F42458">
        <w:t>duties</w:t>
      </w:r>
      <w:r w:rsidRPr="00F42458">
        <w:t xml:space="preserve"> for </w:t>
      </w:r>
      <w:r w:rsidR="00442D9A" w:rsidRPr="00F42458">
        <w:t>protect</w:t>
      </w:r>
      <w:r w:rsidR="00C07116">
        <w:t>ing</w:t>
      </w:r>
      <w:r w:rsidRPr="00F42458">
        <w:t xml:space="preserve"> our </w:t>
      </w:r>
      <w:r w:rsidR="00442D9A" w:rsidRPr="00F42458">
        <w:t>individual</w:t>
      </w:r>
      <w:r w:rsidRPr="00F42458">
        <w:t xml:space="preserve"> data and the </w:t>
      </w:r>
      <w:r w:rsidR="00442D9A" w:rsidRPr="00F42458">
        <w:t>jeopardies</w:t>
      </w:r>
      <w:r w:rsidRPr="00F42458">
        <w:t xml:space="preserve"> of moving more and more of</w:t>
      </w:r>
      <w:r w:rsidR="00442D9A" w:rsidRPr="00F42458">
        <w:t xml:space="preserve"> th</w:t>
      </w:r>
      <w:r w:rsidR="00C07116">
        <w:t>e</w:t>
      </w:r>
      <w:r w:rsidR="00442D9A" w:rsidRPr="00F42458">
        <w:t xml:space="preserve"> data online. The OPC has </w:t>
      </w:r>
      <w:r w:rsidRPr="00F42458">
        <w:t xml:space="preserve">and </w:t>
      </w:r>
      <w:r w:rsidR="00442D9A" w:rsidRPr="00F42458">
        <w:t>must</w:t>
      </w:r>
      <w:r w:rsidRPr="00F42458">
        <w:t xml:space="preserve"> </w:t>
      </w:r>
      <w:r w:rsidR="00442D9A" w:rsidRPr="00F42458">
        <w:t>endure exclaim</w:t>
      </w:r>
      <w:r w:rsidRPr="00F42458">
        <w:t xml:space="preserve">ing Facebook, Twitter, Google, </w:t>
      </w:r>
      <w:r w:rsidR="00442D9A" w:rsidRPr="00F42458">
        <w:t>and other digital</w:t>
      </w:r>
      <w:r w:rsidRPr="00F42458">
        <w:t xml:space="preserve"> </w:t>
      </w:r>
      <w:r w:rsidR="00442D9A" w:rsidRPr="00F42458">
        <w:t xml:space="preserve">media </w:t>
      </w:r>
      <w:r w:rsidR="00F42458" w:rsidRPr="00F42458">
        <w:t>companies</w:t>
      </w:r>
      <w:r w:rsidR="00442D9A" w:rsidRPr="00F42458">
        <w:t xml:space="preserve"> when they act </w:t>
      </w:r>
      <w:r w:rsidRPr="00F42458">
        <w:t xml:space="preserve">in </w:t>
      </w:r>
      <w:r w:rsidR="00F42458" w:rsidRPr="00F42458">
        <w:t>the break</w:t>
      </w:r>
      <w:r w:rsidRPr="00F42458">
        <w:t xml:space="preserve"> of Canada’s </w:t>
      </w:r>
      <w:r w:rsidR="00F42458" w:rsidRPr="00F42458">
        <w:t>secrecy</w:t>
      </w:r>
      <w:r w:rsidRPr="00F42458">
        <w:t xml:space="preserve"> </w:t>
      </w:r>
      <w:r w:rsidR="00F42458" w:rsidRPr="00F42458">
        <w:t>lawmaking</w:t>
      </w:r>
      <w:r w:rsidRPr="00F42458">
        <w:t xml:space="preserve"> and </w:t>
      </w:r>
      <w:r w:rsidR="00F42458" w:rsidRPr="00F42458">
        <w:t>Contract</w:t>
      </w:r>
      <w:r w:rsidRPr="00F42458">
        <w:t xml:space="preserve"> jurisprudence on </w:t>
      </w:r>
      <w:r w:rsidR="00F42458" w:rsidRPr="00F42458">
        <w:t>secrecy</w:t>
      </w:r>
      <w:r w:rsidRPr="00F42458">
        <w:t xml:space="preserve"> </w:t>
      </w:r>
      <w:r w:rsidR="00F42458" w:rsidRPr="00F42458">
        <w:t>matters</w:t>
      </w:r>
      <w:r w:rsidRPr="00F42458">
        <w:t>.</w:t>
      </w:r>
      <w:r w:rsidR="00857B63">
        <w:t xml:space="preserve"> </w:t>
      </w:r>
    </w:p>
    <w:p w14:paraId="64EF2F24" w14:textId="0988CD51" w:rsidR="00857B63" w:rsidRDefault="00C07116" w:rsidP="00AF7A05">
      <w:r w:rsidRPr="00373465">
        <w:t>Nonetheless, at</w:t>
      </w:r>
      <w:r w:rsidR="00D95FB5" w:rsidRPr="00373465">
        <w:t xml:space="preserve"> this time some </w:t>
      </w:r>
      <w:r w:rsidRPr="00373465">
        <w:t>democracies, together</w:t>
      </w:r>
      <w:r w:rsidR="00D95FB5" w:rsidRPr="00373465">
        <w:t xml:space="preserve"> with the United States and Canada, have </w:t>
      </w:r>
      <w:r w:rsidR="00466CF6" w:rsidRPr="00373465">
        <w:t>listed</w:t>
      </w:r>
      <w:r w:rsidR="00D95FB5" w:rsidRPr="00373465">
        <w:t xml:space="preserve"> </w:t>
      </w:r>
      <w:r w:rsidR="00466CF6" w:rsidRPr="00373465">
        <w:t>lawmaking</w:t>
      </w:r>
      <w:r w:rsidR="00D95FB5" w:rsidRPr="00373465">
        <w:t xml:space="preserve"> that </w:t>
      </w:r>
      <w:r w:rsidR="00466CF6" w:rsidRPr="00373465">
        <w:t>p</w:t>
      </w:r>
      <w:r w:rsidR="00AF7A05">
        <w:t>ortect</w:t>
      </w:r>
      <w:r w:rsidR="00466CF6" w:rsidRPr="00373465">
        <w:t>s</w:t>
      </w:r>
      <w:r w:rsidR="00D95FB5" w:rsidRPr="00373465">
        <w:t xml:space="preserve"> </w:t>
      </w:r>
      <w:r w:rsidR="00466CF6" w:rsidRPr="00373465">
        <w:t xml:space="preserve">the </w:t>
      </w:r>
      <w:r w:rsidR="00D95FB5" w:rsidRPr="00373465">
        <w:t xml:space="preserve">Internet privacy under the </w:t>
      </w:r>
      <w:r w:rsidR="00466CF6" w:rsidRPr="00373465">
        <w:t>pretense</w:t>
      </w:r>
      <w:r w:rsidR="00D95FB5" w:rsidRPr="00373465">
        <w:t xml:space="preserve"> of </w:t>
      </w:r>
      <w:r w:rsidR="00466CF6" w:rsidRPr="00373465">
        <w:t>providing the law enforcing</w:t>
      </w:r>
      <w:r w:rsidR="00D95FB5" w:rsidRPr="00373465">
        <w:t xml:space="preserve"> </w:t>
      </w:r>
      <w:r w:rsidR="00466CF6" w:rsidRPr="00373465">
        <w:t>organizations</w:t>
      </w:r>
      <w:r w:rsidR="00D95FB5" w:rsidRPr="00373465">
        <w:t xml:space="preserve"> the </w:t>
      </w:r>
      <w:r w:rsidR="00466CF6" w:rsidRPr="00373465">
        <w:t>capability</w:t>
      </w:r>
      <w:r w:rsidR="00D95FB5" w:rsidRPr="00373465">
        <w:t xml:space="preserve"> to address </w:t>
      </w:r>
      <w:r w:rsidR="00466CF6" w:rsidRPr="00373465">
        <w:t>systematized</w:t>
      </w:r>
      <w:r w:rsidR="00D95FB5" w:rsidRPr="00373465">
        <w:t xml:space="preserve"> </w:t>
      </w:r>
      <w:r w:rsidR="00466CF6" w:rsidRPr="00373465">
        <w:t>criminality</w:t>
      </w:r>
      <w:r w:rsidR="00D95FB5" w:rsidRPr="00373465">
        <w:t xml:space="preserve"> and </w:t>
      </w:r>
      <w:r w:rsidR="00466CF6" w:rsidRPr="00373465">
        <w:t>radicalism</w:t>
      </w:r>
      <w:r w:rsidR="00D95FB5" w:rsidRPr="00373465">
        <w:t xml:space="preserve"> </w:t>
      </w:r>
      <w:r w:rsidR="00466CF6" w:rsidRPr="00373465">
        <w:t xml:space="preserve">actions </w:t>
      </w:r>
      <w:r w:rsidR="00D95FB5" w:rsidRPr="00373465">
        <w:t xml:space="preserve">or, </w:t>
      </w:r>
      <w:r w:rsidR="00466CF6" w:rsidRPr="00373465">
        <w:t>when we talk about the</w:t>
      </w:r>
      <w:r w:rsidR="00D95FB5" w:rsidRPr="00373465">
        <w:t xml:space="preserve"> United States, to </w:t>
      </w:r>
      <w:r w:rsidR="00466CF6" w:rsidRPr="00373465">
        <w:t>avoid</w:t>
      </w:r>
      <w:r w:rsidR="00D95FB5" w:rsidRPr="00373465">
        <w:t xml:space="preserve"> piracy of </w:t>
      </w:r>
      <w:r w:rsidR="00466CF6" w:rsidRPr="00373465">
        <w:t>films</w:t>
      </w:r>
      <w:r w:rsidR="00D95FB5" w:rsidRPr="00373465">
        <w:t xml:space="preserve"> and </w:t>
      </w:r>
      <w:r w:rsidR="00466CF6" w:rsidRPr="00373465">
        <w:t>song</w:t>
      </w:r>
      <w:r w:rsidR="00D95FB5" w:rsidRPr="00373465">
        <w:t xml:space="preserve">. The U.S. </w:t>
      </w:r>
      <w:r>
        <w:t>“</w:t>
      </w:r>
      <w:r w:rsidR="00D95FB5" w:rsidRPr="00373465">
        <w:t>Stop Online Piracy Act</w:t>
      </w:r>
      <w:r>
        <w:t>”</w:t>
      </w:r>
      <w:r w:rsidR="00D95FB5" w:rsidRPr="00373465">
        <w:t xml:space="preserve">, which was </w:t>
      </w:r>
      <w:r w:rsidR="00466CF6" w:rsidRPr="00373465">
        <w:t>put on the back burner</w:t>
      </w:r>
      <w:r w:rsidR="00D95FB5" w:rsidRPr="00373465">
        <w:t xml:space="preserve"> after </w:t>
      </w:r>
      <w:r w:rsidR="00466CF6" w:rsidRPr="00373465">
        <w:t>extensive</w:t>
      </w:r>
      <w:r w:rsidR="00D95FB5" w:rsidRPr="00373465">
        <w:t xml:space="preserve"> and </w:t>
      </w:r>
      <w:r w:rsidR="00466CF6" w:rsidRPr="00373465">
        <w:t>operative</w:t>
      </w:r>
      <w:r w:rsidR="00D95FB5" w:rsidRPr="00373465">
        <w:t xml:space="preserve"> online </w:t>
      </w:r>
      <w:r w:rsidR="00466CF6" w:rsidRPr="00373465">
        <w:lastRenderedPageBreak/>
        <w:t>involvement which included</w:t>
      </w:r>
      <w:r w:rsidR="00D95FB5" w:rsidRPr="00373465">
        <w:t xml:space="preserve"> </w:t>
      </w:r>
      <w:r w:rsidR="00466CF6" w:rsidRPr="00373465">
        <w:t>24</w:t>
      </w:r>
      <w:r w:rsidR="00D95FB5" w:rsidRPr="00373465">
        <w:t xml:space="preserve">-hour </w:t>
      </w:r>
      <w:r w:rsidR="00466CF6" w:rsidRPr="00373465">
        <w:t xml:space="preserve">shutdowns on Wikipedia and Reddit </w:t>
      </w:r>
      <w:r w:rsidR="00D95FB5" w:rsidRPr="00373465">
        <w:t xml:space="preserve">in </w:t>
      </w:r>
      <w:r w:rsidR="00466CF6" w:rsidRPr="00373465">
        <w:t>initial</w:t>
      </w:r>
      <w:r w:rsidR="00D95FB5" w:rsidRPr="00373465">
        <w:t xml:space="preserve"> </w:t>
      </w:r>
      <w:r w:rsidR="00466CF6" w:rsidRPr="00373465">
        <w:t xml:space="preserve">days of </w:t>
      </w:r>
      <w:r w:rsidR="00D95FB5" w:rsidRPr="00373465">
        <w:t xml:space="preserve">January 2012, </w:t>
      </w:r>
      <w:r w:rsidR="00466CF6" w:rsidRPr="00373465">
        <w:t>might</w:t>
      </w:r>
      <w:r w:rsidR="00D95FB5" w:rsidRPr="00373465">
        <w:t xml:space="preserve"> have </w:t>
      </w:r>
      <w:r w:rsidR="00466CF6" w:rsidRPr="00373465">
        <w:t>pushed the</w:t>
      </w:r>
      <w:r w:rsidR="00D95FB5" w:rsidRPr="00373465">
        <w:t xml:space="preserve"> Internet </w:t>
      </w:r>
      <w:r w:rsidR="00466CF6" w:rsidRPr="00373465">
        <w:t>package</w:t>
      </w:r>
      <w:r w:rsidR="00D95FB5" w:rsidRPr="00373465">
        <w:t xml:space="preserve"> providers to block websites </w:t>
      </w:r>
      <w:r w:rsidR="00466CF6" w:rsidRPr="00373465">
        <w:t>alleged</w:t>
      </w:r>
      <w:r w:rsidR="00D95FB5" w:rsidRPr="00373465">
        <w:t xml:space="preserve"> of violating </w:t>
      </w:r>
      <w:r w:rsidR="00466CF6" w:rsidRPr="00373465">
        <w:t>exclusive rights</w:t>
      </w:r>
      <w:r w:rsidR="00D95FB5" w:rsidRPr="00373465">
        <w:t xml:space="preserve"> or </w:t>
      </w:r>
      <w:r w:rsidR="00466CF6" w:rsidRPr="00373465">
        <w:t>logo</w:t>
      </w:r>
      <w:r w:rsidR="00D95FB5" w:rsidRPr="00373465">
        <w:t xml:space="preserve"> </w:t>
      </w:r>
      <w:r w:rsidR="00466CF6" w:rsidRPr="00373465">
        <w:t>legislature</w:t>
      </w:r>
      <w:r w:rsidR="00D95FB5" w:rsidRPr="00373465">
        <w:t xml:space="preserve">. </w:t>
      </w:r>
      <w:r w:rsidR="00AF7A05">
        <w:t>T</w:t>
      </w:r>
      <w:r w:rsidR="00D95FB5" w:rsidRPr="00373465">
        <w:t xml:space="preserve">he </w:t>
      </w:r>
      <w:r w:rsidR="00466CF6" w:rsidRPr="00373465">
        <w:t>United States</w:t>
      </w:r>
      <w:r w:rsidR="00D95FB5" w:rsidRPr="00373465">
        <w:t xml:space="preserve"> </w:t>
      </w:r>
      <w:r w:rsidR="00AF7A05">
        <w:t>proceedings</w:t>
      </w:r>
      <w:r w:rsidR="00D95FB5" w:rsidRPr="00373465">
        <w:t xml:space="preserve"> were </w:t>
      </w:r>
      <w:r w:rsidR="00466CF6" w:rsidRPr="00373465">
        <w:t>under fire</w:t>
      </w:r>
      <w:r w:rsidR="00D95FB5" w:rsidRPr="00373465">
        <w:t xml:space="preserve"> at Internet piracy, to </w:t>
      </w:r>
      <w:r w:rsidR="00466CF6" w:rsidRPr="00373465">
        <w:t xml:space="preserve">lots of </w:t>
      </w:r>
      <w:r w:rsidR="00AF7A05" w:rsidRPr="00373465">
        <w:t>sections</w:t>
      </w:r>
      <w:r w:rsidR="00D95FB5" w:rsidRPr="00373465">
        <w:t xml:space="preserve"> they </w:t>
      </w:r>
      <w:r w:rsidR="00AF7A05">
        <w:t>gave an impression</w:t>
      </w:r>
      <w:r w:rsidR="00D95FB5" w:rsidRPr="00373465">
        <w:t xml:space="preserve"> of a government </w:t>
      </w:r>
      <w:r w:rsidR="00466CF6" w:rsidRPr="00373465">
        <w:t>invasion</w:t>
      </w:r>
      <w:r w:rsidR="00D95FB5" w:rsidRPr="00373465">
        <w:t xml:space="preserve"> into the </w:t>
      </w:r>
      <w:r w:rsidR="00466CF6" w:rsidRPr="00373465">
        <w:t>liberty</w:t>
      </w:r>
      <w:r w:rsidR="00D95FB5" w:rsidRPr="00373465">
        <w:t xml:space="preserve"> of expression and </w:t>
      </w:r>
      <w:r w:rsidR="00466CF6" w:rsidRPr="00373465">
        <w:t>undeserved</w:t>
      </w:r>
      <w:r w:rsidR="00D95FB5" w:rsidRPr="00373465">
        <w:t xml:space="preserve"> </w:t>
      </w:r>
      <w:r w:rsidR="00466CF6" w:rsidRPr="00373465">
        <w:t>stepping</w:t>
      </w:r>
      <w:r w:rsidR="00D95FB5" w:rsidRPr="00373465">
        <w:t xml:space="preserve"> on the </w:t>
      </w:r>
      <w:r w:rsidR="00466CF6" w:rsidRPr="00373465">
        <w:t>secrecy</w:t>
      </w:r>
      <w:r w:rsidR="00D95FB5" w:rsidRPr="00373465">
        <w:t xml:space="preserve"> of online </w:t>
      </w:r>
      <w:r w:rsidR="00373465" w:rsidRPr="00373465">
        <w:t>discussion</w:t>
      </w:r>
      <w:r w:rsidR="00D95FB5" w:rsidRPr="00373465">
        <w:t xml:space="preserve"> and sharing</w:t>
      </w:r>
      <w:r w:rsidR="00373465" w:rsidRPr="00373465">
        <w:t xml:space="preserve"> of material</w:t>
      </w:r>
      <w:r w:rsidR="00D95FB5" w:rsidRPr="00373465">
        <w:t>.</w:t>
      </w:r>
    </w:p>
    <w:p w14:paraId="46F05C8F" w14:textId="7DD08AB7" w:rsidR="00857B63" w:rsidRDefault="00D95FB5" w:rsidP="009109B0">
      <w:r w:rsidRPr="00373465">
        <w:t xml:space="preserve">In Canada, </w:t>
      </w:r>
      <w:r w:rsidR="00AF7A05">
        <w:t>some</w:t>
      </w:r>
      <w:r w:rsidRPr="00373465">
        <w:t xml:space="preserve"> </w:t>
      </w:r>
      <w:r w:rsidR="00AF7A05">
        <w:t>further</w:t>
      </w:r>
      <w:r w:rsidRPr="00373465">
        <w:t xml:space="preserve"> </w:t>
      </w:r>
      <w:r w:rsidR="00AF7A05" w:rsidRPr="00373465">
        <w:t>meddling</w:t>
      </w:r>
      <w:r w:rsidRPr="00373465">
        <w:t xml:space="preserve"> is being </w:t>
      </w:r>
      <w:r w:rsidR="00373465" w:rsidRPr="00373465">
        <w:t>measured</w:t>
      </w:r>
      <w:r w:rsidRPr="00373465">
        <w:t xml:space="preserve">. </w:t>
      </w:r>
      <w:r w:rsidR="00373465" w:rsidRPr="00373465">
        <w:t xml:space="preserve">In a sequence of judicial changes pertaining to revamping the Criminal </w:t>
      </w:r>
      <w:r w:rsidRPr="00373465">
        <w:t xml:space="preserve">Code (Bills C-50, C-51, C-52), the </w:t>
      </w:r>
      <w:r w:rsidR="00373465" w:rsidRPr="00373465">
        <w:t>Conventional</w:t>
      </w:r>
      <w:r w:rsidRPr="00373465">
        <w:t xml:space="preserve"> government will </w:t>
      </w:r>
      <w:r w:rsidR="00373465" w:rsidRPr="00373465">
        <w:t>have need of</w:t>
      </w:r>
      <w:r w:rsidRPr="00373465">
        <w:t xml:space="preserve"> Internet Service Providers to </w:t>
      </w:r>
      <w:r w:rsidR="00373465" w:rsidRPr="00373465">
        <w:t>transfer</w:t>
      </w:r>
      <w:r w:rsidRPr="00373465">
        <w:t xml:space="preserve"> </w:t>
      </w:r>
      <w:r w:rsidR="00373465" w:rsidRPr="00373465">
        <w:t>private</w:t>
      </w:r>
      <w:r w:rsidRPr="00373465">
        <w:t xml:space="preserve"> </w:t>
      </w:r>
      <w:r w:rsidR="00373465" w:rsidRPr="00373465">
        <w:t>data</w:t>
      </w:r>
      <w:r w:rsidRPr="00373465">
        <w:t xml:space="preserve"> </w:t>
      </w:r>
      <w:r w:rsidR="00373465" w:rsidRPr="00373465">
        <w:t xml:space="preserve">regarding </w:t>
      </w:r>
      <w:r w:rsidRPr="00373465">
        <w:t xml:space="preserve">Canadians to the </w:t>
      </w:r>
      <w:r w:rsidR="00373465" w:rsidRPr="00373465">
        <w:t>law enforcement agencies</w:t>
      </w:r>
      <w:r w:rsidRPr="00373465">
        <w:t xml:space="preserve"> </w:t>
      </w:r>
      <w:r w:rsidR="00373465" w:rsidRPr="00373465">
        <w:t>devoid of</w:t>
      </w:r>
      <w:r w:rsidRPr="00373465">
        <w:t xml:space="preserve"> </w:t>
      </w:r>
      <w:r w:rsidR="00373465" w:rsidRPr="00373465">
        <w:t>permit</w:t>
      </w:r>
      <w:r w:rsidRPr="00373465">
        <w:t xml:space="preserve">, to retool their networks in </w:t>
      </w:r>
      <w:r w:rsidR="00AF7A05">
        <w:t>ways</w:t>
      </w:r>
      <w:r w:rsidRPr="00373465">
        <w:t xml:space="preserve"> that </w:t>
      </w:r>
      <w:r w:rsidR="00AF7A05">
        <w:t>permit</w:t>
      </w:r>
      <w:r w:rsidRPr="00373465">
        <w:t xml:space="preserve"> </w:t>
      </w:r>
      <w:r w:rsidR="00373465" w:rsidRPr="00373465">
        <w:t>conscious</w:t>
      </w:r>
      <w:r w:rsidRPr="00373465">
        <w:t xml:space="preserve"> </w:t>
      </w:r>
      <w:r w:rsidR="00373465" w:rsidRPr="00373465">
        <w:t>checking</w:t>
      </w:r>
      <w:r w:rsidRPr="00373465">
        <w:t xml:space="preserve"> of </w:t>
      </w:r>
      <w:r w:rsidR="009109B0">
        <w:t>user’s</w:t>
      </w:r>
      <w:r w:rsidRPr="00373465">
        <w:t xml:space="preserve"> online </w:t>
      </w:r>
      <w:r w:rsidR="00373465" w:rsidRPr="00373465">
        <w:t>doings</w:t>
      </w:r>
      <w:r w:rsidRPr="00373465">
        <w:t xml:space="preserve">, and to </w:t>
      </w:r>
      <w:r w:rsidR="00373465" w:rsidRPr="00373465">
        <w:t>support</w:t>
      </w:r>
      <w:r w:rsidRPr="00373465">
        <w:t xml:space="preserve"> </w:t>
      </w:r>
      <w:r w:rsidR="00373465" w:rsidRPr="00373465">
        <w:t>law enforcement agency</w:t>
      </w:r>
      <w:r w:rsidRPr="00373465">
        <w:t xml:space="preserve"> in the </w:t>
      </w:r>
      <w:r w:rsidR="00373465" w:rsidRPr="00373465">
        <w:t>analysis</w:t>
      </w:r>
      <w:r w:rsidRPr="00373465">
        <w:t xml:space="preserve"> of online </w:t>
      </w:r>
      <w:r w:rsidR="00373465" w:rsidRPr="00373465">
        <w:t>investigation</w:t>
      </w:r>
      <w:r w:rsidRPr="00373465">
        <w:t xml:space="preserve"> </w:t>
      </w:r>
      <w:r w:rsidR="00373465" w:rsidRPr="00373465">
        <w:t>competences</w:t>
      </w:r>
      <w:r w:rsidRPr="00373465">
        <w:t xml:space="preserve">. </w:t>
      </w:r>
    </w:p>
    <w:p w14:paraId="0E1BBAAF" w14:textId="416F7623" w:rsidR="00857B63" w:rsidRPr="00E658BB" w:rsidRDefault="00D95FB5" w:rsidP="009109B0">
      <w:r w:rsidRPr="00E658BB">
        <w:t xml:space="preserve">At the time when we are online, there are things we can </w:t>
      </w:r>
      <w:r w:rsidR="00546D9F" w:rsidRPr="00E658BB">
        <w:t xml:space="preserve">regulate </w:t>
      </w:r>
      <w:r w:rsidRPr="00E658BB">
        <w:t>and</w:t>
      </w:r>
      <w:r w:rsidR="00546D9F" w:rsidRPr="00E658BB">
        <w:t xml:space="preserve"> certain</w:t>
      </w:r>
      <w:r w:rsidRPr="00E658BB">
        <w:t xml:space="preserve"> things we can’t. For </w:t>
      </w:r>
      <w:r w:rsidR="00546D9F" w:rsidRPr="00E658BB">
        <w:t>instance</w:t>
      </w:r>
      <w:r w:rsidRPr="00E658BB">
        <w:t xml:space="preserve">, we can </w:t>
      </w:r>
      <w:r w:rsidR="00546D9F" w:rsidRPr="00E658BB">
        <w:t>regulate</w:t>
      </w:r>
      <w:r w:rsidRPr="00E658BB">
        <w:t xml:space="preserve"> the passwords we use and what we </w:t>
      </w:r>
      <w:r w:rsidR="00546D9F" w:rsidRPr="00E658BB">
        <w:t>post or share</w:t>
      </w:r>
      <w:r w:rsidRPr="00E658BB">
        <w:t xml:space="preserve"> </w:t>
      </w:r>
      <w:r w:rsidR="00546D9F" w:rsidRPr="00E658BB">
        <w:t>on</w:t>
      </w:r>
      <w:r w:rsidRPr="00E658BB">
        <w:t xml:space="preserve"> social media. </w:t>
      </w:r>
      <w:r w:rsidR="00546D9F" w:rsidRPr="00E658BB">
        <w:t>But then again</w:t>
      </w:r>
      <w:r w:rsidRPr="00E658BB">
        <w:t xml:space="preserve"> </w:t>
      </w:r>
      <w:r w:rsidR="00546D9F" w:rsidRPr="00E658BB">
        <w:t>at times, we a</w:t>
      </w:r>
      <w:r w:rsidRPr="00E658BB">
        <w:t xml:space="preserve">re </w:t>
      </w:r>
      <w:r w:rsidR="00546D9F" w:rsidRPr="00E658BB">
        <w:t>sufferers</w:t>
      </w:r>
      <w:r w:rsidRPr="00E658BB">
        <w:t xml:space="preserve"> of other </w:t>
      </w:r>
      <w:r w:rsidR="00546D9F" w:rsidRPr="00E658BB">
        <w:t>people’s</w:t>
      </w:r>
      <w:r w:rsidRPr="00E658BB">
        <w:t xml:space="preserve"> </w:t>
      </w:r>
      <w:r w:rsidR="00546D9F" w:rsidRPr="00E658BB">
        <w:t>lack of attention</w:t>
      </w:r>
      <w:r w:rsidRPr="00E658BB">
        <w:t xml:space="preserve"> or </w:t>
      </w:r>
      <w:r w:rsidR="00546D9F" w:rsidRPr="00E658BB">
        <w:t>malevolence</w:t>
      </w:r>
      <w:r w:rsidRPr="00E658BB">
        <w:t xml:space="preserve">, </w:t>
      </w:r>
      <w:r w:rsidR="00546D9F" w:rsidRPr="00E658BB">
        <w:t>for example</w:t>
      </w:r>
      <w:r w:rsidRPr="00E658BB">
        <w:t xml:space="preserve"> when a service or a </w:t>
      </w:r>
      <w:r w:rsidR="00546D9F" w:rsidRPr="00E658BB">
        <w:t>vendor</w:t>
      </w:r>
      <w:r w:rsidRPr="00E658BB">
        <w:t xml:space="preserve"> gets hacked or a government </w:t>
      </w:r>
      <w:r w:rsidR="00546D9F" w:rsidRPr="00E658BB">
        <w:t>servant</w:t>
      </w:r>
      <w:r w:rsidRPr="00E658BB">
        <w:t xml:space="preserve"> </w:t>
      </w:r>
      <w:r w:rsidR="00546D9F" w:rsidRPr="00E658BB">
        <w:t>misses</w:t>
      </w:r>
      <w:r w:rsidRPr="00E658BB">
        <w:t xml:space="preserve"> a </w:t>
      </w:r>
      <w:r w:rsidR="00546D9F" w:rsidRPr="00E658BB">
        <w:t>folder</w:t>
      </w:r>
      <w:r w:rsidRPr="00E658BB">
        <w:t xml:space="preserve"> </w:t>
      </w:r>
      <w:r w:rsidR="00546D9F" w:rsidRPr="00E658BB">
        <w:t>having</w:t>
      </w:r>
      <w:r w:rsidRPr="00E658BB">
        <w:t xml:space="preserve"> a laptop with </w:t>
      </w:r>
      <w:r w:rsidR="00546D9F" w:rsidRPr="00E658BB">
        <w:t>folks’</w:t>
      </w:r>
      <w:r w:rsidRPr="00E658BB">
        <w:t xml:space="preserve"> unencrypted </w:t>
      </w:r>
      <w:r w:rsidR="00546D9F" w:rsidRPr="00E658BB">
        <w:t>private</w:t>
      </w:r>
      <w:r w:rsidRPr="00E658BB">
        <w:t xml:space="preserve"> </w:t>
      </w:r>
      <w:r w:rsidR="00546D9F" w:rsidRPr="00E658BB">
        <w:t>material</w:t>
      </w:r>
      <w:r w:rsidRPr="00E658BB">
        <w:t xml:space="preserve">. </w:t>
      </w:r>
      <w:r w:rsidR="00546D9F" w:rsidRPr="00E658BB">
        <w:t>Then again</w:t>
      </w:r>
      <w:r w:rsidRPr="00E658BB">
        <w:t xml:space="preserve"> there are </w:t>
      </w:r>
      <w:r w:rsidR="00546D9F" w:rsidRPr="00E658BB">
        <w:t>some</w:t>
      </w:r>
      <w:r w:rsidRPr="00E658BB">
        <w:t xml:space="preserve"> other </w:t>
      </w:r>
      <w:r w:rsidR="00546D9F" w:rsidRPr="00E658BB">
        <w:t>secrecy</w:t>
      </w:r>
      <w:r w:rsidRPr="00E658BB">
        <w:t xml:space="preserve"> </w:t>
      </w:r>
      <w:r w:rsidR="00546D9F" w:rsidRPr="00E658BB">
        <w:t>ruptures</w:t>
      </w:r>
      <w:r w:rsidRPr="00E658BB">
        <w:t xml:space="preserve"> that </w:t>
      </w:r>
      <w:r w:rsidR="00546D9F" w:rsidRPr="00E658BB">
        <w:t>arise from</w:t>
      </w:r>
      <w:r w:rsidRPr="00E658BB">
        <w:t xml:space="preserve"> </w:t>
      </w:r>
      <w:r w:rsidR="00546D9F" w:rsidRPr="00E658BB">
        <w:t>thoughtful</w:t>
      </w:r>
      <w:r w:rsidRPr="00E658BB">
        <w:t xml:space="preserve"> </w:t>
      </w:r>
      <w:r w:rsidR="00546D9F" w:rsidRPr="00E658BB">
        <w:t>strategies</w:t>
      </w:r>
      <w:r w:rsidRPr="00E658BB">
        <w:t xml:space="preserve"> of </w:t>
      </w:r>
      <w:r w:rsidR="00546D9F" w:rsidRPr="00E658BB">
        <w:t>package</w:t>
      </w:r>
      <w:r w:rsidRPr="00E658BB">
        <w:t xml:space="preserve"> </w:t>
      </w:r>
      <w:r w:rsidR="00546D9F" w:rsidRPr="00E658BB">
        <w:t>suppliers</w:t>
      </w:r>
      <w:r w:rsidRPr="00E658BB">
        <w:t xml:space="preserve"> and </w:t>
      </w:r>
      <w:r w:rsidR="00546D9F" w:rsidRPr="00E658BB">
        <w:t>marketing</w:t>
      </w:r>
      <w:r w:rsidRPr="00E658BB">
        <w:t xml:space="preserve"> </w:t>
      </w:r>
      <w:r w:rsidR="00B3105F" w:rsidRPr="00E658BB">
        <w:t>systems</w:t>
      </w:r>
      <w:r w:rsidRPr="00E658BB">
        <w:t xml:space="preserve"> to </w:t>
      </w:r>
      <w:r w:rsidR="00B3105F" w:rsidRPr="00E658BB">
        <w:t>produce</w:t>
      </w:r>
      <w:r w:rsidRPr="00E658BB">
        <w:t xml:space="preserve"> user </w:t>
      </w:r>
      <w:r w:rsidR="00B3105F" w:rsidRPr="00E658BB">
        <w:t>data</w:t>
      </w:r>
      <w:r w:rsidRPr="00E658BB">
        <w:t xml:space="preserve"> for a </w:t>
      </w:r>
      <w:r w:rsidR="00B3105F" w:rsidRPr="00E658BB">
        <w:t>range</w:t>
      </w:r>
      <w:r w:rsidRPr="00E658BB">
        <w:t xml:space="preserve"> of </w:t>
      </w:r>
      <w:r w:rsidR="00B3105F" w:rsidRPr="00E658BB">
        <w:t>things</w:t>
      </w:r>
      <w:r w:rsidRPr="00E658BB">
        <w:t xml:space="preserve">, </w:t>
      </w:r>
      <w:r w:rsidR="009109B0">
        <w:t>ranging</w:t>
      </w:r>
      <w:r w:rsidRPr="00E658BB">
        <w:t xml:space="preserve"> from </w:t>
      </w:r>
      <w:r w:rsidR="009109B0">
        <w:t xml:space="preserve">directed </w:t>
      </w:r>
      <w:r w:rsidR="00B3105F" w:rsidRPr="00E658BB">
        <w:t>promotion</w:t>
      </w:r>
      <w:r w:rsidR="009109B0">
        <w:t xml:space="preserve"> </w:t>
      </w:r>
      <w:r w:rsidRPr="00E658BB">
        <w:t xml:space="preserve"> to </w:t>
      </w:r>
      <w:r w:rsidR="00B3105F" w:rsidRPr="00E658BB">
        <w:t>doing</w:t>
      </w:r>
      <w:r w:rsidRPr="00E658BB">
        <w:t xml:space="preserve"> market research. </w:t>
      </w:r>
      <w:r w:rsidR="00B3105F" w:rsidRPr="00E658BB">
        <w:t>yet</w:t>
      </w:r>
      <w:r w:rsidRPr="00E658BB">
        <w:t xml:space="preserve">, there are </w:t>
      </w:r>
      <w:r w:rsidR="00B3105F" w:rsidRPr="00E658BB">
        <w:t xml:space="preserve">lots of </w:t>
      </w:r>
      <w:r w:rsidRPr="00E658BB">
        <w:t xml:space="preserve">things that the government can do to </w:t>
      </w:r>
      <w:r w:rsidR="00B3105F" w:rsidRPr="00E658BB">
        <w:t>escalate the pr</w:t>
      </w:r>
      <w:r w:rsidR="00DF4FC1">
        <w:t xml:space="preserve">ivacy and security of the users </w:t>
      </w:r>
      <w:r w:rsidR="00DF4FC1">
        <w:fldChar w:fldCharType="begin"/>
      </w:r>
      <w:r w:rsidR="00DF4FC1">
        <w:instrText xml:space="preserve"> ADDIN ZOTERO_ITEM CSL_CITATION {"citationID":"Jhh1vjfo","properties":{"formattedCitation":"({\\i{}Government Monitoring of Social Media})","plainCitation":"(Government Monitoring of Social Media)","noteIndex":0},"citationItems":[{"id":166,"uris":["http://zotero.org/users/local/CyMh1xNF/items/G5UTXZF9"],"uri":["http://zotero.org/users/local/CyMh1xNF/items/G5UTXZF9"],"itemData":{"id":166,"type":"webpage","title":"Government Monitoring of Social Media: Legal and Policy Challenges | Brennan Center for Justice","abstract":"Law enforcement use of social media to monitor and track civilians, including through the use of undercover accounts, raises novel legal and policy dilemmas. As new technology lowers the technical and financial costs of surveillance, we need to take care to safeguard individuals’ rights to privacy, freedom of expression, and freedom of association, and ensure that these tools are subject to mechanisms for transparency and accountability.","URL":"https://www.brennancenter.org/analysis/government-monitoring-social-media-legal-and-policy-challenges","shortTitle":"Government Monitoring of Social Media","language":"en","accessed":{"date-parts":[["2019",5,23]]}}}],"schema":"https://github.com/citation-style-language/schema/raw/master/csl-citation.json"} </w:instrText>
      </w:r>
      <w:r w:rsidR="00DF4FC1">
        <w:fldChar w:fldCharType="separate"/>
      </w:r>
      <w:r w:rsidR="00DF4FC1" w:rsidRPr="00DF4FC1">
        <w:rPr>
          <w:rFonts w:ascii="Times New Roman" w:hAnsi="Times New Roman" w:cs="Times New Roman"/>
        </w:rPr>
        <w:t>(</w:t>
      </w:r>
      <w:r w:rsidR="00DF4FC1" w:rsidRPr="00DF4FC1">
        <w:rPr>
          <w:rFonts w:ascii="Times New Roman" w:hAnsi="Times New Roman" w:cs="Times New Roman"/>
          <w:i/>
          <w:iCs/>
        </w:rPr>
        <w:t>Government Monitoring of Social Media</w:t>
      </w:r>
      <w:r w:rsidR="00DF4FC1" w:rsidRPr="00DF4FC1">
        <w:rPr>
          <w:rFonts w:ascii="Times New Roman" w:hAnsi="Times New Roman" w:cs="Times New Roman"/>
        </w:rPr>
        <w:t>)</w:t>
      </w:r>
      <w:r w:rsidR="00DF4FC1">
        <w:fldChar w:fldCharType="end"/>
      </w:r>
      <w:r w:rsidR="00DF4FC1">
        <w:t>.</w:t>
      </w:r>
    </w:p>
    <w:p w14:paraId="58D59228" w14:textId="36ED51C9" w:rsidR="00857B63" w:rsidRPr="00E658BB" w:rsidRDefault="00D95FB5" w:rsidP="009109B0">
      <w:r w:rsidRPr="00E658BB">
        <w:t xml:space="preserve">The government can add a small part by aiding to teach the community, by defending its own substructure and by guaranteeing that corporations reveal any possible privacy or safety </w:t>
      </w:r>
      <w:r w:rsidRPr="00E658BB">
        <w:lastRenderedPageBreak/>
        <w:t xml:space="preserve">extortions and stand by their specified rules. </w:t>
      </w:r>
      <w:r w:rsidR="00E658BB" w:rsidRPr="00E658BB">
        <w:t>Besides</w:t>
      </w:r>
      <w:r w:rsidRPr="00E658BB">
        <w:t xml:space="preserve">, it can also set a good illustration by applying good secrecy </w:t>
      </w:r>
      <w:r w:rsidR="00C07116">
        <w:t xml:space="preserve">measures </w:t>
      </w:r>
      <w:r w:rsidRPr="00E658BB">
        <w:t xml:space="preserve">and due </w:t>
      </w:r>
      <w:r w:rsidR="00E658BB" w:rsidRPr="00E658BB">
        <w:t>procedure</w:t>
      </w:r>
      <w:r w:rsidRPr="00E658BB">
        <w:t xml:space="preserve"> </w:t>
      </w:r>
      <w:r w:rsidR="00E658BB" w:rsidRPr="00E658BB">
        <w:t>afore</w:t>
      </w:r>
      <w:r w:rsidRPr="00E658BB">
        <w:t xml:space="preserve"> trying to access </w:t>
      </w:r>
      <w:r w:rsidR="00E658BB" w:rsidRPr="00E658BB">
        <w:t>resident's</w:t>
      </w:r>
      <w:r w:rsidRPr="00E658BB">
        <w:t xml:space="preserve"> </w:t>
      </w:r>
      <w:r w:rsidR="00E658BB" w:rsidRPr="00E658BB">
        <w:t>individual</w:t>
      </w:r>
      <w:r w:rsidRPr="00E658BB">
        <w:t xml:space="preserve"> </w:t>
      </w:r>
      <w:r w:rsidR="00E658BB" w:rsidRPr="00E658BB">
        <w:t>data</w:t>
      </w:r>
      <w:r w:rsidRPr="00E658BB">
        <w:t xml:space="preserve">. </w:t>
      </w:r>
      <w:r w:rsidR="00E658BB" w:rsidRPr="00E658BB">
        <w:t>Despite the fact that</w:t>
      </w:r>
      <w:r w:rsidRPr="00E658BB">
        <w:t xml:space="preserve"> it's true that over-regulation or dumb </w:t>
      </w:r>
      <w:r w:rsidR="00E658BB" w:rsidRPr="00E658BB">
        <w:t>rules</w:t>
      </w:r>
      <w:r w:rsidRPr="00E658BB">
        <w:t xml:space="preserve"> can </w:t>
      </w:r>
      <w:r w:rsidR="00E658BB" w:rsidRPr="00E658BB">
        <w:t>strangle</w:t>
      </w:r>
      <w:r w:rsidRPr="00E658BB">
        <w:t xml:space="preserve"> </w:t>
      </w:r>
      <w:r w:rsidR="00E658BB" w:rsidRPr="00E658BB">
        <w:t>invention</w:t>
      </w:r>
      <w:r w:rsidRPr="00E658BB">
        <w:t xml:space="preserve"> and </w:t>
      </w:r>
      <w:r w:rsidR="00E658BB" w:rsidRPr="00E658BB">
        <w:t>at times</w:t>
      </w:r>
      <w:r w:rsidRPr="00E658BB">
        <w:t xml:space="preserve"> cause </w:t>
      </w:r>
      <w:r w:rsidR="00E658BB" w:rsidRPr="00E658BB">
        <w:t>unintentional</w:t>
      </w:r>
      <w:r w:rsidRPr="00E658BB">
        <w:t xml:space="preserve"> consequences, it</w:t>
      </w:r>
      <w:r w:rsidR="000268EA">
        <w:t xml:space="preserve"> is</w:t>
      </w:r>
      <w:r w:rsidRPr="00E658BB">
        <w:t xml:space="preserve"> also </w:t>
      </w:r>
      <w:r w:rsidR="00E658BB" w:rsidRPr="00E658BB">
        <w:t>correct</w:t>
      </w:r>
      <w:r w:rsidRPr="00E658BB">
        <w:t xml:space="preserve"> that </w:t>
      </w:r>
      <w:r w:rsidR="00E658BB" w:rsidRPr="00E658BB">
        <w:t>overlooking</w:t>
      </w:r>
      <w:r w:rsidRPr="00E658BB">
        <w:t xml:space="preserve"> the </w:t>
      </w:r>
      <w:r w:rsidR="00E658BB" w:rsidRPr="00E658BB">
        <w:t>issue</w:t>
      </w:r>
      <w:r w:rsidRPr="00E658BB">
        <w:t xml:space="preserve"> or </w:t>
      </w:r>
      <w:r w:rsidR="00E658BB" w:rsidRPr="00E658BB">
        <w:t>supposing</w:t>
      </w:r>
      <w:r w:rsidRPr="00E658BB">
        <w:t xml:space="preserve"> that the </w:t>
      </w:r>
      <w:r w:rsidR="009109B0">
        <w:t>all the issues will</w:t>
      </w:r>
      <w:r w:rsidRPr="00E658BB">
        <w:t xml:space="preserve"> </w:t>
      </w:r>
      <w:r w:rsidR="009109B0">
        <w:t>be</w:t>
      </w:r>
      <w:r w:rsidRPr="00E658BB">
        <w:t xml:space="preserve"> </w:t>
      </w:r>
      <w:r w:rsidR="009109B0">
        <w:t>resolved by themselves</w:t>
      </w:r>
      <w:r w:rsidRPr="00E658BB">
        <w:t xml:space="preserve"> is </w:t>
      </w:r>
      <w:r w:rsidR="00E658BB" w:rsidRPr="00E658BB">
        <w:t>in the same way</w:t>
      </w:r>
      <w:r w:rsidRPr="00E658BB">
        <w:t xml:space="preserve"> </w:t>
      </w:r>
      <w:r w:rsidR="00E658BB" w:rsidRPr="00E658BB">
        <w:t>careless</w:t>
      </w:r>
      <w:r w:rsidRPr="00E658BB">
        <w:t>.</w:t>
      </w:r>
    </w:p>
    <w:p w14:paraId="1454E66B" w14:textId="180AF6D6" w:rsidR="002347C0" w:rsidRDefault="00D95FB5" w:rsidP="009109B0">
      <w:r w:rsidRPr="00832D5A">
        <w:t xml:space="preserve">Public concern in the </w:t>
      </w:r>
      <w:r w:rsidR="00E658BB" w:rsidRPr="00832D5A">
        <w:t>US</w:t>
      </w:r>
      <w:r w:rsidRPr="00832D5A">
        <w:t xml:space="preserve"> </w:t>
      </w:r>
      <w:r w:rsidR="00E658BB" w:rsidRPr="00832D5A">
        <w:t>regarding</w:t>
      </w:r>
      <w:r w:rsidRPr="00832D5A">
        <w:t xml:space="preserve"> what </w:t>
      </w:r>
      <w:r w:rsidR="00E658BB" w:rsidRPr="00832D5A">
        <w:t>becomes of</w:t>
      </w:r>
      <w:r w:rsidRPr="00832D5A">
        <w:t xml:space="preserve"> </w:t>
      </w:r>
      <w:r w:rsidR="00E658BB" w:rsidRPr="00832D5A">
        <w:t>the</w:t>
      </w:r>
      <w:r w:rsidRPr="00832D5A">
        <w:t xml:space="preserve"> </w:t>
      </w:r>
      <w:r w:rsidR="00E658BB" w:rsidRPr="00832D5A">
        <w:t>private</w:t>
      </w:r>
      <w:r w:rsidRPr="00832D5A">
        <w:t xml:space="preserve"> </w:t>
      </w:r>
      <w:r w:rsidR="00E658BB" w:rsidRPr="00832D5A">
        <w:t>online</w:t>
      </w:r>
      <w:r w:rsidRPr="00832D5A">
        <w:t xml:space="preserve"> </w:t>
      </w:r>
      <w:r w:rsidR="00E658BB" w:rsidRPr="00832D5A">
        <w:t>information</w:t>
      </w:r>
      <w:r w:rsidRPr="00832D5A">
        <w:t xml:space="preserve"> has </w:t>
      </w:r>
      <w:r w:rsidR="00E658BB" w:rsidRPr="00832D5A">
        <w:t>appropriately</w:t>
      </w:r>
      <w:r w:rsidRPr="00832D5A">
        <w:t xml:space="preserve"> </w:t>
      </w:r>
      <w:r w:rsidR="00E658BB" w:rsidRPr="00832D5A">
        <w:t>burst</w:t>
      </w:r>
      <w:r w:rsidRPr="00832D5A">
        <w:t xml:space="preserve"> </w:t>
      </w:r>
      <w:r w:rsidR="00E658BB" w:rsidRPr="00832D5A">
        <w:t>succeeding</w:t>
      </w:r>
      <w:r w:rsidRPr="00832D5A">
        <w:t xml:space="preserve"> reports about data </w:t>
      </w:r>
      <w:r w:rsidR="00E658BB" w:rsidRPr="00832D5A">
        <w:t>investigation</w:t>
      </w:r>
      <w:r w:rsidRPr="00832D5A">
        <w:t xml:space="preserve"> firm Cambridge Analytica’s </w:t>
      </w:r>
      <w:r w:rsidR="00E658BB" w:rsidRPr="00832D5A">
        <w:t>suspected</w:t>
      </w:r>
      <w:r w:rsidRPr="00832D5A">
        <w:t xml:space="preserve"> </w:t>
      </w:r>
      <w:r w:rsidR="00E658BB" w:rsidRPr="00832D5A">
        <w:t>admittance</w:t>
      </w:r>
      <w:r w:rsidRPr="00832D5A">
        <w:t xml:space="preserve"> to </w:t>
      </w:r>
      <w:r w:rsidR="00E658BB" w:rsidRPr="00832D5A">
        <w:t>data</w:t>
      </w:r>
      <w:r w:rsidRPr="00832D5A">
        <w:t xml:space="preserve"> </w:t>
      </w:r>
      <w:r w:rsidR="00E658BB" w:rsidRPr="00832D5A">
        <w:t>regarding</w:t>
      </w:r>
      <w:r w:rsidRPr="00832D5A">
        <w:t xml:space="preserve"> Facebook </w:t>
      </w:r>
      <w:r w:rsidR="00E658BB" w:rsidRPr="00832D5A">
        <w:t>operators</w:t>
      </w:r>
      <w:r w:rsidRPr="00832D5A">
        <w:t xml:space="preserve">. </w:t>
      </w:r>
      <w:r w:rsidR="00E658BB" w:rsidRPr="00832D5A">
        <w:t>Despite the fact</w:t>
      </w:r>
      <w:r w:rsidRPr="00832D5A">
        <w:t xml:space="preserve"> Cambridge Analytica </w:t>
      </w:r>
      <w:r w:rsidR="009109B0">
        <w:t>is</w:t>
      </w:r>
      <w:r w:rsidRPr="00832D5A">
        <w:t xml:space="preserve"> </w:t>
      </w:r>
      <w:r w:rsidR="009109B0" w:rsidRPr="00832D5A">
        <w:t xml:space="preserve">uncertain </w:t>
      </w:r>
      <w:r w:rsidR="009109B0">
        <w:t xml:space="preserve">about </w:t>
      </w:r>
      <w:r w:rsidR="005C7ABD" w:rsidRPr="00832D5A">
        <w:t>lots of</w:t>
      </w:r>
      <w:r w:rsidRPr="00832D5A">
        <w:t xml:space="preserve"> </w:t>
      </w:r>
      <w:r w:rsidR="005C7ABD" w:rsidRPr="00832D5A">
        <w:t>features</w:t>
      </w:r>
      <w:r w:rsidRPr="00832D5A">
        <w:t xml:space="preserve"> of what has been </w:t>
      </w:r>
      <w:r w:rsidR="005C7ABD" w:rsidRPr="00832D5A">
        <w:t>stated</w:t>
      </w:r>
      <w:r w:rsidRPr="00832D5A">
        <w:t xml:space="preserve"> about its </w:t>
      </w:r>
      <w:r w:rsidR="005C7ABD" w:rsidRPr="00832D5A">
        <w:t>access</w:t>
      </w:r>
      <w:r w:rsidRPr="00832D5A">
        <w:t xml:space="preserve">, it </w:t>
      </w:r>
      <w:r w:rsidR="005C7ABD" w:rsidRPr="00832D5A">
        <w:t>looks as if</w:t>
      </w:r>
      <w:r w:rsidRPr="00832D5A">
        <w:t xml:space="preserve"> </w:t>
      </w:r>
      <w:r w:rsidR="005C7ABD" w:rsidRPr="00832D5A">
        <w:t>most of the</w:t>
      </w:r>
      <w:r w:rsidRPr="00832D5A">
        <w:t xml:space="preserve"> affected users were likely </w:t>
      </w:r>
      <w:r w:rsidR="005C7ABD" w:rsidRPr="00832D5A">
        <w:t>ignorant</w:t>
      </w:r>
      <w:r w:rsidRPr="00832D5A">
        <w:t xml:space="preserve"> of the </w:t>
      </w:r>
      <w:r w:rsidR="00832D5A" w:rsidRPr="00832D5A">
        <w:t>assortment</w:t>
      </w:r>
      <w:r w:rsidRPr="00832D5A">
        <w:t xml:space="preserve"> of their </w:t>
      </w:r>
      <w:r w:rsidR="00832D5A" w:rsidRPr="00832D5A">
        <w:t>information</w:t>
      </w:r>
      <w:r w:rsidRPr="00832D5A">
        <w:t xml:space="preserve"> or </w:t>
      </w:r>
      <w:r w:rsidR="00832D5A" w:rsidRPr="00832D5A">
        <w:t>the way</w:t>
      </w:r>
      <w:r w:rsidRPr="00832D5A">
        <w:t xml:space="preserve"> it </w:t>
      </w:r>
      <w:r w:rsidR="00832D5A" w:rsidRPr="00832D5A">
        <w:t>could</w:t>
      </w:r>
      <w:r w:rsidRPr="00832D5A">
        <w:t xml:space="preserve"> be used.</w:t>
      </w:r>
      <w:r w:rsidR="00DF4FC1">
        <w:t xml:space="preserve"> </w:t>
      </w:r>
      <w:r w:rsidRPr="00832D5A">
        <w:t xml:space="preserve">The </w:t>
      </w:r>
      <w:r w:rsidR="00832D5A" w:rsidRPr="00832D5A">
        <w:t>greater</w:t>
      </w:r>
      <w:r w:rsidRPr="00832D5A">
        <w:t xml:space="preserve"> </w:t>
      </w:r>
      <w:r w:rsidR="00832D5A" w:rsidRPr="00832D5A">
        <w:t>problem</w:t>
      </w:r>
      <w:r w:rsidRPr="00832D5A">
        <w:t xml:space="preserve"> here is that </w:t>
      </w:r>
      <w:r w:rsidR="00832D5A" w:rsidRPr="00832D5A">
        <w:t>secrecy</w:t>
      </w:r>
      <w:r w:rsidRPr="00832D5A">
        <w:t xml:space="preserve"> laws in the US are </w:t>
      </w:r>
      <w:r w:rsidR="00832D5A" w:rsidRPr="00832D5A">
        <w:t>at present</w:t>
      </w:r>
      <w:r w:rsidRPr="00832D5A">
        <w:t xml:space="preserve"> </w:t>
      </w:r>
      <w:r w:rsidR="00832D5A" w:rsidRPr="00832D5A">
        <w:t>very</w:t>
      </w:r>
      <w:r w:rsidRPr="00832D5A">
        <w:t xml:space="preserve"> </w:t>
      </w:r>
      <w:r w:rsidR="00832D5A" w:rsidRPr="00832D5A">
        <w:t>frail</w:t>
      </w:r>
      <w:r w:rsidRPr="00832D5A">
        <w:t xml:space="preserve"> to </w:t>
      </w:r>
      <w:r w:rsidR="00832D5A" w:rsidRPr="00832D5A">
        <w:t>stop</w:t>
      </w:r>
      <w:r w:rsidRPr="00832D5A">
        <w:t xml:space="preserve"> </w:t>
      </w:r>
      <w:r w:rsidR="00832D5A" w:rsidRPr="00832D5A">
        <w:t>misuses</w:t>
      </w:r>
      <w:r w:rsidRPr="00832D5A">
        <w:t xml:space="preserve"> of social media </w:t>
      </w:r>
      <w:r w:rsidR="00832D5A" w:rsidRPr="00832D5A">
        <w:t>information</w:t>
      </w:r>
      <w:r w:rsidRPr="00832D5A">
        <w:t xml:space="preserve"> by intelligence </w:t>
      </w:r>
      <w:r w:rsidR="00832D5A" w:rsidRPr="00832D5A">
        <w:t>organizations</w:t>
      </w:r>
      <w:r w:rsidRPr="00832D5A">
        <w:t xml:space="preserve">, </w:t>
      </w:r>
      <w:r w:rsidR="00832D5A" w:rsidRPr="00832D5A">
        <w:t>police force</w:t>
      </w:r>
      <w:r w:rsidRPr="00832D5A">
        <w:t xml:space="preserve">, </w:t>
      </w:r>
      <w:r w:rsidR="00832D5A" w:rsidRPr="00832D5A">
        <w:t>marketers</w:t>
      </w:r>
      <w:r w:rsidRPr="00832D5A">
        <w:t xml:space="preserve"> that </w:t>
      </w:r>
      <w:r w:rsidR="00832D5A" w:rsidRPr="00832D5A">
        <w:t>participate in</w:t>
      </w:r>
      <w:r w:rsidRPr="00832D5A">
        <w:t xml:space="preserve"> </w:t>
      </w:r>
      <w:r w:rsidR="00832D5A" w:rsidRPr="00832D5A">
        <w:t>prejudiced</w:t>
      </w:r>
      <w:r w:rsidRPr="00832D5A">
        <w:t xml:space="preserve"> </w:t>
      </w:r>
      <w:r w:rsidR="00832D5A" w:rsidRPr="00832D5A">
        <w:t>reporting</w:t>
      </w:r>
      <w:r w:rsidRPr="00832D5A">
        <w:t xml:space="preserve">, or others who </w:t>
      </w:r>
      <w:r w:rsidR="00832D5A" w:rsidRPr="00832D5A">
        <w:t>might</w:t>
      </w:r>
      <w:r w:rsidRPr="00832D5A">
        <w:t xml:space="preserve"> </w:t>
      </w:r>
      <w:r w:rsidR="00832D5A" w:rsidRPr="00832D5A">
        <w:t>infringe</w:t>
      </w:r>
      <w:r w:rsidRPr="00832D5A">
        <w:t xml:space="preserve"> rights. Americans </w:t>
      </w:r>
      <w:r w:rsidR="00832D5A" w:rsidRPr="00832D5A">
        <w:t>severely</w:t>
      </w:r>
      <w:r w:rsidRPr="00832D5A">
        <w:t xml:space="preserve"> </w:t>
      </w:r>
      <w:r w:rsidR="00832D5A" w:rsidRPr="00832D5A">
        <w:t>require</w:t>
      </w:r>
      <w:r w:rsidRPr="00832D5A">
        <w:t xml:space="preserve"> the congressional </w:t>
      </w:r>
      <w:r w:rsidR="00832D5A" w:rsidRPr="00832D5A">
        <w:t>act</w:t>
      </w:r>
      <w:r w:rsidRPr="00832D5A">
        <w:t xml:space="preserve"> to </w:t>
      </w:r>
      <w:r w:rsidR="00832D5A" w:rsidRPr="00832D5A">
        <w:t>accept</w:t>
      </w:r>
      <w:r w:rsidRPr="00832D5A">
        <w:t xml:space="preserve"> </w:t>
      </w:r>
      <w:r w:rsidR="00832D5A" w:rsidRPr="00832D5A">
        <w:t>more solid</w:t>
      </w:r>
      <w:r w:rsidRPr="00832D5A">
        <w:t xml:space="preserve"> </w:t>
      </w:r>
      <w:r w:rsidR="00832D5A" w:rsidRPr="00832D5A">
        <w:t>lawful</w:t>
      </w:r>
      <w:r w:rsidRPr="00832D5A">
        <w:t xml:space="preserve"> </w:t>
      </w:r>
      <w:r w:rsidR="00832D5A" w:rsidRPr="00832D5A">
        <w:t>defenses</w:t>
      </w:r>
      <w:r w:rsidRPr="00832D5A">
        <w:t xml:space="preserve"> for their </w:t>
      </w:r>
      <w:r w:rsidR="00832D5A" w:rsidRPr="00832D5A">
        <w:t>information</w:t>
      </w:r>
      <w:r w:rsidR="00DF4FC1">
        <w:t xml:space="preserve"> </w:t>
      </w:r>
      <w:r w:rsidR="00DF4FC1">
        <w:fldChar w:fldCharType="begin"/>
      </w:r>
      <w:r w:rsidR="00DF4FC1">
        <w:instrText xml:space="preserve"> ADDIN ZOTERO_ITEM CSL_CITATION {"citationID":"5ja27tuN","properties":{"formattedCitation":"(Magid)","plainCitation":"(Magid)","noteIndex":0},"citationItems":[{"id":169,"uris":["http://zotero.org/users/local/CyMh1xNF/items/8YWY2QF5"],"uri":["http://zotero.org/users/local/CyMh1xNF/items/8YWY2QF5"],"itemData":{"id":169,"type":"webpage","title":"Online Privacy and Security is a Shared Responsibility: Government, Industry and You","container-title":"Forbes","abstract":"Powerpoint slide by Larry Magid (photographer unknown) When it comes to privacy and security, I’m reminded of folks who drive to the airport without their seat belt on and then worry about the plane crashing. Planes do crash on very rare occasions but not nearly as often as cars. And when driving, [...]","URL":"https://www.forbes.com/sites/larrymagid/2013/02/12/online-privacy-and-security-is-a-shared-responsibility-government-industry-and-you/","shortTitle":"Online Privacy and Security is a Shared Responsibility","language":"en","author":[{"family":"Magid","given":"Larry"}],"accessed":{"date-parts":[["2019",5,23]]}}}],"schema":"https://github.com/citation-style-language/schema/raw/master/csl-citation.json"} </w:instrText>
      </w:r>
      <w:r w:rsidR="00DF4FC1">
        <w:fldChar w:fldCharType="separate"/>
      </w:r>
      <w:r w:rsidR="00DF4FC1" w:rsidRPr="00DF4FC1">
        <w:rPr>
          <w:rFonts w:ascii="Times New Roman" w:hAnsi="Times New Roman" w:cs="Times New Roman"/>
        </w:rPr>
        <w:t>(Magid)</w:t>
      </w:r>
      <w:r w:rsidR="00DF4FC1">
        <w:fldChar w:fldCharType="end"/>
      </w:r>
      <w:r w:rsidR="00DF4FC1">
        <w:t>.</w:t>
      </w:r>
    </w:p>
    <w:p w14:paraId="18186134" w14:textId="77777777" w:rsidR="002347C0" w:rsidRDefault="00D95FB5" w:rsidP="00B303DB">
      <w:r w:rsidRPr="00B303DB">
        <w:t xml:space="preserve">These days, internet-based firms in the US can generate and stock giant pools of information regarding our religious and political inclinations, race, and sexuality, along with other features of our individual lives. These huge data gatherings pose clear temptations for governments and others who may want to outline and aim individuals in defilement of their rights, containing felonious hackers and swindlers. Years ago, the UN Human Rights Committee predicted these issues. In a perceptive examination of the human right to confidentiality from 1988, this body of </w:t>
      </w:r>
      <w:r w:rsidR="00433504" w:rsidRPr="00B303DB">
        <w:t>analysts</w:t>
      </w:r>
      <w:r w:rsidRPr="00B303DB">
        <w:t xml:space="preserve"> </w:t>
      </w:r>
      <w:r w:rsidR="00433504" w:rsidRPr="00B303DB">
        <w:t>decided</w:t>
      </w:r>
      <w:r w:rsidRPr="00B303DB">
        <w:t xml:space="preserve"> that the </w:t>
      </w:r>
      <w:r w:rsidR="00433504" w:rsidRPr="00B303DB">
        <w:t>congregation</w:t>
      </w:r>
      <w:r w:rsidRPr="00B303DB">
        <w:t xml:space="preserve"> and </w:t>
      </w:r>
      <w:r w:rsidR="00433504" w:rsidRPr="00B303DB">
        <w:t>storing</w:t>
      </w:r>
      <w:r w:rsidRPr="00B303DB">
        <w:t xml:space="preserve"> of digital </w:t>
      </w:r>
      <w:r w:rsidR="00433504" w:rsidRPr="00B303DB">
        <w:t>private</w:t>
      </w:r>
      <w:r w:rsidRPr="00B303DB">
        <w:t xml:space="preserve"> </w:t>
      </w:r>
      <w:r w:rsidR="00433504" w:rsidRPr="00B303DB">
        <w:t>information should</w:t>
      </w:r>
      <w:r w:rsidRPr="00B303DB">
        <w:t xml:space="preserve"> be </w:t>
      </w:r>
      <w:r w:rsidR="00433504" w:rsidRPr="00B303DB">
        <w:t xml:space="preserve">controlled by law </w:t>
      </w:r>
      <w:r w:rsidRPr="00B303DB">
        <w:t xml:space="preserve">and that </w:t>
      </w:r>
      <w:r w:rsidR="00433504" w:rsidRPr="00B303DB">
        <w:t xml:space="preserve">states should take </w:t>
      </w:r>
      <w:r w:rsidRPr="00B303DB">
        <w:t xml:space="preserve">effective </w:t>
      </w:r>
      <w:r w:rsidR="00433504" w:rsidRPr="00B303DB">
        <w:t>dealings</w:t>
      </w:r>
      <w:r w:rsidRPr="00B303DB">
        <w:t xml:space="preserve"> to </w:t>
      </w:r>
      <w:r w:rsidR="00433504" w:rsidRPr="00B303DB">
        <w:t>avoid</w:t>
      </w:r>
      <w:r w:rsidRPr="00B303DB">
        <w:t xml:space="preserve"> this </w:t>
      </w:r>
      <w:r w:rsidR="00433504" w:rsidRPr="00B303DB">
        <w:t>data</w:t>
      </w:r>
      <w:r w:rsidRPr="00B303DB">
        <w:t xml:space="preserve"> from </w:t>
      </w:r>
      <w:r w:rsidR="00433504" w:rsidRPr="00B303DB">
        <w:t>getting in hands of</w:t>
      </w:r>
      <w:r w:rsidRPr="00B303DB">
        <w:t xml:space="preserve"> those who would use it to </w:t>
      </w:r>
      <w:r w:rsidR="00433504" w:rsidRPr="00B303DB">
        <w:t>violate</w:t>
      </w:r>
      <w:r w:rsidRPr="00B303DB">
        <w:t xml:space="preserve"> rights. The </w:t>
      </w:r>
      <w:r w:rsidR="00433504" w:rsidRPr="00B303DB">
        <w:t>team</w:t>
      </w:r>
      <w:r w:rsidRPr="00B303DB">
        <w:t xml:space="preserve"> also </w:t>
      </w:r>
      <w:r w:rsidR="00433504" w:rsidRPr="00B303DB">
        <w:lastRenderedPageBreak/>
        <w:t>contained</w:t>
      </w:r>
      <w:r w:rsidRPr="00B303DB">
        <w:t xml:space="preserve"> an </w:t>
      </w:r>
      <w:r w:rsidR="00433504" w:rsidRPr="00B303DB">
        <w:t>apparition</w:t>
      </w:r>
      <w:r w:rsidRPr="00B303DB">
        <w:t xml:space="preserve"> of a world in which </w:t>
      </w:r>
      <w:r w:rsidR="00433504" w:rsidRPr="00B303DB">
        <w:t>people</w:t>
      </w:r>
      <w:r w:rsidRPr="00B303DB">
        <w:t xml:space="preserve"> </w:t>
      </w:r>
      <w:r w:rsidR="00433504" w:rsidRPr="00B303DB">
        <w:t>be in</w:t>
      </w:r>
      <w:r w:rsidRPr="00B303DB">
        <w:t xml:space="preserve"> control </w:t>
      </w:r>
      <w:r w:rsidR="00433504" w:rsidRPr="00B303DB">
        <w:t>of data about themselves, putting</w:t>
      </w:r>
      <w:r w:rsidRPr="00B303DB">
        <w:t xml:space="preserve"> that </w:t>
      </w:r>
      <w:r w:rsidR="00433504" w:rsidRPr="00B303DB">
        <w:t>all</w:t>
      </w:r>
      <w:r w:rsidRPr="00B303DB">
        <w:t xml:space="preserve"> should be </w:t>
      </w:r>
      <w:r w:rsidR="00433504" w:rsidRPr="00B303DB">
        <w:t>capable</w:t>
      </w:r>
      <w:r w:rsidRPr="00B303DB">
        <w:t xml:space="preserve"> to </w:t>
      </w:r>
      <w:r w:rsidR="00433504" w:rsidRPr="00B303DB">
        <w:t>discover</w:t>
      </w:r>
      <w:r w:rsidRPr="00B303DB">
        <w:t xml:space="preserve"> whether government </w:t>
      </w:r>
      <w:r w:rsidR="00433504" w:rsidRPr="00B303DB">
        <w:t>institutes</w:t>
      </w:r>
      <w:r w:rsidRPr="00B303DB">
        <w:t xml:space="preserve"> and </w:t>
      </w:r>
      <w:r w:rsidR="00433504" w:rsidRPr="00B303DB">
        <w:t>individual</w:t>
      </w:r>
      <w:r w:rsidRPr="00B303DB">
        <w:t xml:space="preserve"> </w:t>
      </w:r>
      <w:r w:rsidR="00433504" w:rsidRPr="00B303DB">
        <w:t>bodies</w:t>
      </w:r>
      <w:r w:rsidRPr="00B303DB">
        <w:t xml:space="preserve"> hold </w:t>
      </w:r>
      <w:r w:rsidR="00433504" w:rsidRPr="00B303DB">
        <w:t>the</w:t>
      </w:r>
      <w:r w:rsidRPr="00B303DB">
        <w:t xml:space="preserve"> </w:t>
      </w:r>
      <w:r w:rsidR="00B303DB" w:rsidRPr="00B303DB">
        <w:t>data</w:t>
      </w:r>
      <w:r w:rsidRPr="00B303DB">
        <w:t xml:space="preserve"> about them, and get that </w:t>
      </w:r>
      <w:r w:rsidR="00B303DB" w:rsidRPr="00B303DB">
        <w:t>information</w:t>
      </w:r>
      <w:r w:rsidRPr="00B303DB">
        <w:t xml:space="preserve"> </w:t>
      </w:r>
      <w:r w:rsidR="00B303DB" w:rsidRPr="00B303DB">
        <w:t>modified</w:t>
      </w:r>
      <w:r w:rsidRPr="00B303DB">
        <w:t xml:space="preserve"> or </w:t>
      </w:r>
      <w:r w:rsidR="00B303DB" w:rsidRPr="00B303DB">
        <w:t>erased</w:t>
      </w:r>
      <w:r w:rsidRPr="00B303DB">
        <w:t xml:space="preserve"> if it is </w:t>
      </w:r>
      <w:r w:rsidR="00B303DB" w:rsidRPr="00B303DB">
        <w:t>erroneous</w:t>
      </w:r>
      <w:r w:rsidRPr="00B303DB">
        <w:t xml:space="preserve"> or was </w:t>
      </w:r>
      <w:r w:rsidR="00B303DB" w:rsidRPr="00B303DB">
        <w:t>gathered</w:t>
      </w:r>
      <w:r w:rsidRPr="00B303DB">
        <w:t xml:space="preserve"> </w:t>
      </w:r>
      <w:r w:rsidR="00B303DB" w:rsidRPr="00B303DB">
        <w:t>unlawfully</w:t>
      </w:r>
      <w:r w:rsidRPr="00B303DB">
        <w:t>.</w:t>
      </w:r>
    </w:p>
    <w:p w14:paraId="7A55C28E" w14:textId="134CD4FE" w:rsidR="00E04308" w:rsidRPr="00E04308" w:rsidRDefault="00D95FB5" w:rsidP="009109B0">
      <w:r w:rsidRPr="00E04308">
        <w:t>Confidentiality</w:t>
      </w:r>
      <w:r w:rsidR="002347C0" w:rsidRPr="00E04308">
        <w:t xml:space="preserve"> has been a</w:t>
      </w:r>
      <w:r w:rsidRPr="00E04308">
        <w:t>n</w:t>
      </w:r>
      <w:r w:rsidR="002347C0" w:rsidRPr="00E04308">
        <w:t xml:space="preserve"> </w:t>
      </w:r>
      <w:r w:rsidRPr="00E04308">
        <w:t>issue</w:t>
      </w:r>
      <w:r w:rsidR="002347C0" w:rsidRPr="00E04308">
        <w:t xml:space="preserve"> </w:t>
      </w:r>
      <w:r w:rsidRPr="00E04308">
        <w:t>all through</w:t>
      </w:r>
      <w:r w:rsidR="002347C0" w:rsidRPr="00E04308">
        <w:t xml:space="preserve"> </w:t>
      </w:r>
      <w:r w:rsidRPr="00E04308">
        <w:t>US</w:t>
      </w:r>
      <w:r w:rsidR="002347C0" w:rsidRPr="00E04308">
        <w:t xml:space="preserve"> history. It is </w:t>
      </w:r>
      <w:r w:rsidRPr="00E04308">
        <w:t>normal</w:t>
      </w:r>
      <w:r w:rsidR="002347C0" w:rsidRPr="00E04308">
        <w:t xml:space="preserve"> for </w:t>
      </w:r>
      <w:r w:rsidRPr="00E04308">
        <w:t>individuals</w:t>
      </w:r>
      <w:r w:rsidR="002347C0" w:rsidRPr="00E04308">
        <w:t xml:space="preserve"> to want their </w:t>
      </w:r>
      <w:r w:rsidRPr="00E04308">
        <w:t>personal</w:t>
      </w:r>
      <w:r w:rsidR="002347C0" w:rsidRPr="00E04308">
        <w:t xml:space="preserve"> </w:t>
      </w:r>
      <w:r w:rsidRPr="00E04308">
        <w:t>secrecy</w:t>
      </w:r>
      <w:r w:rsidR="002347C0" w:rsidRPr="00E04308">
        <w:t xml:space="preserve"> </w:t>
      </w:r>
      <w:r w:rsidRPr="00E04308">
        <w:t>devoid of</w:t>
      </w:r>
      <w:r w:rsidR="002347C0" w:rsidRPr="00E04308">
        <w:t xml:space="preserve"> </w:t>
      </w:r>
      <w:r w:rsidRPr="00E04308">
        <w:t>anybody</w:t>
      </w:r>
      <w:r w:rsidR="002347C0" w:rsidRPr="00E04308">
        <w:t xml:space="preserve"> or anything to </w:t>
      </w:r>
      <w:r w:rsidRPr="00E04308">
        <w:t>see</w:t>
      </w:r>
      <w:r w:rsidR="002347C0" w:rsidRPr="00E04308">
        <w:t xml:space="preserve"> what they </w:t>
      </w:r>
      <w:r w:rsidRPr="00E04308">
        <w:t>search for</w:t>
      </w:r>
      <w:r w:rsidR="002347C0" w:rsidRPr="00E04308">
        <w:t xml:space="preserve"> on the internet. </w:t>
      </w:r>
      <w:r w:rsidRPr="00E04308">
        <w:t>individuals</w:t>
      </w:r>
      <w:r w:rsidR="002347C0" w:rsidRPr="00E04308">
        <w:t xml:space="preserve"> of the United States </w:t>
      </w:r>
      <w:r w:rsidRPr="00E04308">
        <w:t>believed</w:t>
      </w:r>
      <w:r w:rsidR="002347C0" w:rsidRPr="00E04308">
        <w:t xml:space="preserve"> </w:t>
      </w:r>
      <w:r w:rsidRPr="00E04308">
        <w:t xml:space="preserve">for some time in their </w:t>
      </w:r>
      <w:r w:rsidR="002347C0" w:rsidRPr="00E04308">
        <w:t xml:space="preserve">life they had </w:t>
      </w:r>
      <w:r w:rsidRPr="00E04308">
        <w:t>secrecy</w:t>
      </w:r>
      <w:r w:rsidR="002347C0" w:rsidRPr="00E04308">
        <w:t xml:space="preserve"> and that the government wasn’t </w:t>
      </w:r>
      <w:r w:rsidRPr="00E04308">
        <w:t>going into</w:t>
      </w:r>
      <w:r w:rsidR="002347C0" w:rsidRPr="00E04308">
        <w:t xml:space="preserve"> their phone calls or internet history. </w:t>
      </w:r>
      <w:r w:rsidRPr="00E04308">
        <w:t>Until</w:t>
      </w:r>
      <w:r w:rsidR="002347C0" w:rsidRPr="00E04308">
        <w:t xml:space="preserve">, in 2013 a </w:t>
      </w:r>
      <w:r w:rsidRPr="00E04308">
        <w:t>person</w:t>
      </w:r>
      <w:r w:rsidR="002347C0" w:rsidRPr="00E04308">
        <w:t xml:space="preserve"> </w:t>
      </w:r>
      <w:r w:rsidRPr="00E04308">
        <w:t>showed up</w:t>
      </w:r>
      <w:r w:rsidR="002347C0" w:rsidRPr="00E04308">
        <w:t xml:space="preserve"> and told the </w:t>
      </w:r>
      <w:r w:rsidRPr="00E04308">
        <w:t>public</w:t>
      </w:r>
      <w:r w:rsidR="002347C0" w:rsidRPr="00E04308">
        <w:t xml:space="preserve"> of </w:t>
      </w:r>
      <w:r w:rsidRPr="00E04308">
        <w:t>US</w:t>
      </w:r>
      <w:r w:rsidR="002347C0" w:rsidRPr="00E04308">
        <w:t xml:space="preserve"> that the</w:t>
      </w:r>
      <w:r w:rsidRPr="00E04308">
        <w:t>ir</w:t>
      </w:r>
      <w:r w:rsidR="002347C0" w:rsidRPr="00E04308">
        <w:t xml:space="preserve"> government has </w:t>
      </w:r>
      <w:r w:rsidRPr="00E04308">
        <w:t>all</w:t>
      </w:r>
      <w:r w:rsidR="002347C0" w:rsidRPr="00E04308">
        <w:t xml:space="preserve"> calls, internet </w:t>
      </w:r>
      <w:r w:rsidRPr="00E04308">
        <w:t>account</w:t>
      </w:r>
      <w:r w:rsidR="002347C0" w:rsidRPr="00E04308">
        <w:t xml:space="preserve"> and</w:t>
      </w:r>
      <w:r w:rsidRPr="00E04308">
        <w:t xml:space="preserve"> a lot</w:t>
      </w:r>
      <w:r w:rsidR="002347C0" w:rsidRPr="00E04308">
        <w:t xml:space="preserve"> more. </w:t>
      </w:r>
      <w:r w:rsidRPr="00E04308">
        <w:t xml:space="preserve">The public freaked out at this and outrage </w:t>
      </w:r>
      <w:r w:rsidR="009109B0">
        <w:t xml:space="preserve">was faced by the </w:t>
      </w:r>
      <w:r w:rsidRPr="00E04308">
        <w:t>government</w:t>
      </w:r>
      <w:r w:rsidR="002347C0" w:rsidRPr="00E04308">
        <w:t xml:space="preserve">. </w:t>
      </w:r>
      <w:r>
        <w:t>These days government breaching the internet and social media privacy is not a new thing everyone knows that it is being violated and time to time different voic</w:t>
      </w:r>
      <w:r w:rsidR="008849D9">
        <w:t>es are raised against the issue</w:t>
      </w:r>
      <w:r w:rsidR="00DF4FC1">
        <w:t>.</w:t>
      </w:r>
    </w:p>
    <w:p w14:paraId="4715CA68" w14:textId="422668D8" w:rsidR="002347C0" w:rsidRDefault="00D95FB5" w:rsidP="0079623F">
      <w:r w:rsidRPr="003523C1">
        <w:t xml:space="preserve">Nevertheless, the government should be permitted to control, monetize, and edit the internet for the protection and maintenance of the residents of the U.S. although the folks have the right to privacy. Security is one of the causes of why governments should be permitted to control the internet and the secrecy of people. All around the U.S., there is </w:t>
      </w:r>
      <w:r w:rsidR="00ED482C" w:rsidRPr="003523C1">
        <w:t>news</w:t>
      </w:r>
      <w:r w:rsidRPr="003523C1">
        <w:t xml:space="preserve"> of </w:t>
      </w:r>
      <w:r w:rsidR="00ED482C" w:rsidRPr="003523C1">
        <w:t>persons</w:t>
      </w:r>
      <w:r w:rsidRPr="003523C1">
        <w:t xml:space="preserve"> that learned how </w:t>
      </w:r>
      <w:r w:rsidR="00ED482C" w:rsidRPr="003523C1">
        <w:t>to make</w:t>
      </w:r>
      <w:r w:rsidRPr="003523C1">
        <w:t xml:space="preserve"> bombs or </w:t>
      </w:r>
      <w:r w:rsidR="00ED482C" w:rsidRPr="003523C1">
        <w:t>damaging</w:t>
      </w:r>
      <w:r w:rsidRPr="003523C1">
        <w:t xml:space="preserve"> </w:t>
      </w:r>
      <w:r w:rsidR="00ED482C" w:rsidRPr="003523C1">
        <w:t>armaments</w:t>
      </w:r>
      <w:r w:rsidRPr="003523C1">
        <w:t xml:space="preserve"> online. The government has to </w:t>
      </w:r>
      <w:r w:rsidR="00ED482C" w:rsidRPr="003523C1">
        <w:t>make certain</w:t>
      </w:r>
      <w:r w:rsidRPr="003523C1">
        <w:t xml:space="preserve"> </w:t>
      </w:r>
      <w:r w:rsidR="00ED482C" w:rsidRPr="003523C1">
        <w:t>nobody</w:t>
      </w:r>
      <w:r w:rsidRPr="003523C1">
        <w:t xml:space="preserve"> is able to learn </w:t>
      </w:r>
      <w:r w:rsidR="00ED482C" w:rsidRPr="003523C1">
        <w:t>how to pose a threat to or damage</w:t>
      </w:r>
      <w:r w:rsidRPr="003523C1">
        <w:t xml:space="preserve"> other people. The internet has been used to </w:t>
      </w:r>
      <w:r w:rsidR="00ED482C" w:rsidRPr="003523C1">
        <w:t>share</w:t>
      </w:r>
      <w:r w:rsidRPr="003523C1">
        <w:t xml:space="preserve"> all the </w:t>
      </w:r>
      <w:r w:rsidR="00ED482C" w:rsidRPr="003523C1">
        <w:t>minor and major plans</w:t>
      </w:r>
      <w:r w:rsidRPr="003523C1">
        <w:t xml:space="preserve"> of people. </w:t>
      </w:r>
      <w:r w:rsidR="00ED482C" w:rsidRPr="003523C1">
        <w:t>Lots of</w:t>
      </w:r>
      <w:r w:rsidRPr="003523C1">
        <w:t xml:space="preserve"> people </w:t>
      </w:r>
      <w:r w:rsidR="00ED482C" w:rsidRPr="003523C1">
        <w:t>share</w:t>
      </w:r>
      <w:r w:rsidRPr="003523C1">
        <w:t xml:space="preserve"> what they are doing </w:t>
      </w:r>
      <w:r w:rsidR="00ED482C" w:rsidRPr="003523C1">
        <w:t>at the moment,</w:t>
      </w:r>
      <w:r w:rsidRPr="003523C1">
        <w:t xml:space="preserve"> what they are going to do. </w:t>
      </w:r>
      <w:r w:rsidR="00ED482C" w:rsidRPr="003523C1">
        <w:t>Persons</w:t>
      </w:r>
      <w:r w:rsidRPr="003523C1">
        <w:t xml:space="preserve"> </w:t>
      </w:r>
      <w:r w:rsidR="00ED482C" w:rsidRPr="003523C1">
        <w:t>at</w:t>
      </w:r>
      <w:r w:rsidRPr="003523C1">
        <w:t xml:space="preserve"> some </w:t>
      </w:r>
      <w:r w:rsidR="00ED482C" w:rsidRPr="003523C1">
        <w:t>occurrences</w:t>
      </w:r>
      <w:r w:rsidRPr="003523C1">
        <w:t xml:space="preserve"> </w:t>
      </w:r>
      <w:r w:rsidR="00ED482C" w:rsidRPr="003523C1">
        <w:t>share</w:t>
      </w:r>
      <w:r w:rsidRPr="003523C1">
        <w:t xml:space="preserve"> their </w:t>
      </w:r>
      <w:r w:rsidR="00ED482C" w:rsidRPr="003523C1">
        <w:t>strategies</w:t>
      </w:r>
      <w:r w:rsidRPr="003523C1">
        <w:t xml:space="preserve"> to </w:t>
      </w:r>
      <w:r w:rsidR="00ED482C" w:rsidRPr="003523C1">
        <w:t>offend</w:t>
      </w:r>
      <w:r w:rsidRPr="003523C1">
        <w:t xml:space="preserve"> or </w:t>
      </w:r>
      <w:r w:rsidR="00ED482C" w:rsidRPr="003523C1">
        <w:t xml:space="preserve">injure </w:t>
      </w:r>
      <w:r w:rsidRPr="003523C1">
        <w:t xml:space="preserve">other </w:t>
      </w:r>
      <w:r w:rsidR="00ED482C" w:rsidRPr="003523C1">
        <w:t>persons</w:t>
      </w:r>
      <w:r w:rsidRPr="003523C1">
        <w:t xml:space="preserve">. The government can </w:t>
      </w:r>
      <w:r w:rsidR="000F5E4C" w:rsidRPr="003523C1">
        <w:t>halt</w:t>
      </w:r>
      <w:r w:rsidRPr="003523C1">
        <w:t xml:space="preserve"> </w:t>
      </w:r>
      <w:r w:rsidR="000F5E4C" w:rsidRPr="003523C1">
        <w:t>such doings</w:t>
      </w:r>
      <w:r w:rsidRPr="003523C1">
        <w:t xml:space="preserve"> of violence and </w:t>
      </w:r>
      <w:r w:rsidR="000F5E4C" w:rsidRPr="003523C1">
        <w:t>criminality</w:t>
      </w:r>
      <w:r w:rsidRPr="003523C1">
        <w:t xml:space="preserve"> if they </w:t>
      </w:r>
      <w:r w:rsidR="000F5E4C" w:rsidRPr="003523C1">
        <w:t>keep an eye on</w:t>
      </w:r>
      <w:r w:rsidRPr="003523C1">
        <w:t xml:space="preserve"> everything that </w:t>
      </w:r>
      <w:r w:rsidR="000F5E4C" w:rsidRPr="003523C1">
        <w:t>takes place</w:t>
      </w:r>
      <w:r w:rsidRPr="003523C1">
        <w:t xml:space="preserve"> on the internet and social media. If the government </w:t>
      </w:r>
      <w:r w:rsidR="000F5E4C" w:rsidRPr="003523C1">
        <w:t>comes to know</w:t>
      </w:r>
      <w:r w:rsidRPr="003523C1">
        <w:t xml:space="preserve"> </w:t>
      </w:r>
      <w:r w:rsidR="000F5E4C" w:rsidRPr="003523C1">
        <w:t xml:space="preserve">aforetime, who are planning to harm who then they may be able </w:t>
      </w:r>
      <w:r w:rsidR="000F5E4C" w:rsidRPr="003523C1">
        <w:lastRenderedPageBreak/>
        <w:t>to interv</w:t>
      </w:r>
      <w:r w:rsidR="009109B0">
        <w:t xml:space="preserve">ene and stop them from doing so. As </w:t>
      </w:r>
      <w:r w:rsidR="0079623F">
        <w:t>ensuring</w:t>
      </w:r>
      <w:r w:rsidR="009109B0">
        <w:t xml:space="preserve"> the security of the people is </w:t>
      </w:r>
      <w:r w:rsidR="0079623F">
        <w:t>one of the major and chief aims of government.</w:t>
      </w:r>
      <w:bookmarkStart w:id="0" w:name="_GoBack"/>
      <w:bookmarkEnd w:id="0"/>
    </w:p>
    <w:p w14:paraId="2A02C555" w14:textId="54351085" w:rsidR="000F5E4C" w:rsidRDefault="00D95FB5" w:rsidP="009109B0">
      <w:r>
        <w:t xml:space="preserve">Though this is a big and valid point in the </w:t>
      </w:r>
      <w:r w:rsidR="003523C1">
        <w:t xml:space="preserve">favor of </w:t>
      </w:r>
      <w:r w:rsidR="000268EA">
        <w:t xml:space="preserve">the </w:t>
      </w:r>
      <w:r w:rsidR="003523C1">
        <w:t>government’s act of keeping an eye on the data</w:t>
      </w:r>
      <w:r w:rsidR="00BB4E00">
        <w:t xml:space="preserve"> of nations, still the fact is that no one wants anyone to go through their personal and private stuff. It is true that the government has to take such steps for the security of the people but they should regulate who has the approach to the personal dat</w:t>
      </w:r>
      <w:r w:rsidR="00DF4FC1">
        <w:t xml:space="preserve">a of the people </w:t>
      </w:r>
      <w:r w:rsidR="00DF4FC1">
        <w:fldChar w:fldCharType="begin"/>
      </w:r>
      <w:r w:rsidR="00DF4FC1">
        <w:instrText xml:space="preserve"> ADDIN ZOTERO_ITEM CSL_CITATION {"citationID":"5EyxNEbr","properties":{"formattedCitation":"({\\i{}Should Privacy Be Allowed Regulate The Internet And Our Privacy? Essay})","plainCitation":"(Should Privacy Be Allowed Regulate The Internet And Our Privacy? Essay)","noteIndex":0},"citationItems":[{"id":161,"uris":["http://zotero.org/users/local/CyMh1xNF/items/L5RFHD29"],"uri":["http://zotero.org/users/local/CyMh1xNF/items/L5RFHD29"],"itemData":{"id":161,"type":"webpage","title":"Should Privacy Be Allowed Regulate The Internet And Our Privacy? Essay","URL":"https://www.123helpme.com/should-privacy-be-allowed-regulate-the-internet-and-our-privacy-preview.asp?id=737272","accessed":{"date-parts":[["2019",5,23]]}}}],"schema":"https://github.com/citation-style-language/schema/raw/master/csl-citation.json"} </w:instrText>
      </w:r>
      <w:r w:rsidR="00DF4FC1">
        <w:fldChar w:fldCharType="separate"/>
      </w:r>
      <w:r w:rsidR="00DF4FC1" w:rsidRPr="00DF4FC1">
        <w:rPr>
          <w:rFonts w:ascii="Times New Roman" w:hAnsi="Times New Roman" w:cs="Times New Roman"/>
        </w:rPr>
        <w:t>(</w:t>
      </w:r>
      <w:r w:rsidR="00DF4FC1" w:rsidRPr="00DF4FC1">
        <w:rPr>
          <w:rFonts w:ascii="Times New Roman" w:hAnsi="Times New Roman" w:cs="Times New Roman"/>
          <w:i/>
          <w:iCs/>
        </w:rPr>
        <w:t>Should Privacy Be Allowed Regulate The Internet And Our Privacy? Essay</w:t>
      </w:r>
      <w:r w:rsidR="00DF4FC1" w:rsidRPr="00DF4FC1">
        <w:rPr>
          <w:rFonts w:ascii="Times New Roman" w:hAnsi="Times New Roman" w:cs="Times New Roman"/>
        </w:rPr>
        <w:t>)</w:t>
      </w:r>
      <w:r w:rsidR="00DF4FC1">
        <w:fldChar w:fldCharType="end"/>
      </w:r>
      <w:r w:rsidR="00DF4FC1">
        <w:t xml:space="preserve">. </w:t>
      </w:r>
      <w:r w:rsidR="00BB4E00">
        <w:t xml:space="preserve">As we all know that the brands and the applications that are in use of the people take all the personal data of individuals, also many of the marketers use this data for the purposes of promotion and other things, </w:t>
      </w:r>
      <w:r w:rsidR="000268EA">
        <w:t>the</w:t>
      </w:r>
      <w:r w:rsidR="00BB4E00">
        <w:t xml:space="preserve"> privacy of the individuals surely gets violated. Let's suppose that some hackers hack these data stealing websites and leak all the data or use it for exploiting the people, in that case, the people are going to suffer at the end. It is persisted from many of the fractions that government is not the supreme power and that no matter what they should not violate the privacy rights of people. That is true in the sense that </w:t>
      </w:r>
      <w:r w:rsidR="008849D9">
        <w:t>individuals</w:t>
      </w:r>
      <w:r w:rsidR="00BB4E00">
        <w:t xml:space="preserve"> feel unsafe and uneasy knowing that they are being watched all the time. This</w:t>
      </w:r>
      <w:r w:rsidR="008849D9">
        <w:t xml:space="preserve"> leads to</w:t>
      </w:r>
      <w:r w:rsidR="00BB4E00">
        <w:t xml:space="preserve"> a </w:t>
      </w:r>
      <w:r w:rsidR="008849D9">
        <w:t xml:space="preserve">lack of freedom of expression. In many of </w:t>
      </w:r>
      <w:r w:rsidR="009109B0">
        <w:t xml:space="preserve">the cases, it may be </w:t>
      </w:r>
      <w:r w:rsidR="008849D9">
        <w:t>that the individuals on purpose share the fake or made up stuff to dodge the government, or to hide their real self, in that case, the essence of the government using this data is completely lost.</w:t>
      </w:r>
    </w:p>
    <w:p w14:paraId="475927A5" w14:textId="77777777" w:rsidR="008849D9" w:rsidRPr="002347C0" w:rsidRDefault="000268EA" w:rsidP="008849D9">
      <w:r>
        <w:t>S</w:t>
      </w:r>
      <w:r w:rsidR="00D95FB5">
        <w:t>tate is responsible for the security and the safety of the people. The U.S was made in the name of some ideology and one of them is the right to privacy of the public. On one hand, where the government is responsible for the security and safety of its people, it also needs to make sure that the rights to privacy of the people are safe and secure. American government and other governments need to make some policy to make sure that the rights of its individuals are safe and secure.</w:t>
      </w:r>
      <w:r w:rsidR="00DF4FC1">
        <w:t xml:space="preserve"> </w:t>
      </w:r>
    </w:p>
    <w:p w14:paraId="4252AFA5" w14:textId="77777777" w:rsidR="00857B63" w:rsidRDefault="00857B63" w:rsidP="00857B63">
      <w:pPr>
        <w:ind w:firstLine="0"/>
      </w:pPr>
    </w:p>
    <w:p w14:paraId="79292A73" w14:textId="77777777" w:rsidR="00857B63" w:rsidRDefault="00857B63" w:rsidP="009D4EB3"/>
    <w:p w14:paraId="3B4E71FE" w14:textId="77777777" w:rsidR="001875F5" w:rsidRDefault="001875F5" w:rsidP="009D4EB3"/>
    <w:p w14:paraId="4B77EC9F" w14:textId="77777777" w:rsidR="00857B63" w:rsidRDefault="00857B63" w:rsidP="009D4EB3"/>
    <w:p w14:paraId="52BD7750" w14:textId="77777777" w:rsidR="00857B63" w:rsidRDefault="00857B63" w:rsidP="009D4EB3"/>
    <w:p w14:paraId="499712F3" w14:textId="77777777" w:rsidR="00857B63" w:rsidRDefault="00857B63" w:rsidP="009D4EB3"/>
    <w:p w14:paraId="43BEDAC8" w14:textId="77777777" w:rsidR="00857B63" w:rsidRDefault="00857B63" w:rsidP="009D4EB3"/>
    <w:p w14:paraId="0BDBF0B8" w14:textId="77777777" w:rsidR="00857B63" w:rsidRDefault="00857B63" w:rsidP="009D4EB3"/>
    <w:p w14:paraId="0FAE6FF4" w14:textId="77777777" w:rsidR="00857B63" w:rsidRDefault="00857B63" w:rsidP="00DF4FC1">
      <w:pPr>
        <w:ind w:firstLine="0"/>
      </w:pPr>
    </w:p>
    <w:p w14:paraId="3209A474" w14:textId="77777777" w:rsidR="00E614DD" w:rsidRDefault="001476D5"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36F6D48D" w14:textId="77777777" w:rsidR="00DF4FC1" w:rsidRPr="00DF4FC1" w:rsidRDefault="00D95FB5" w:rsidP="00DF4FC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F4FC1">
        <w:rPr>
          <w:rFonts w:ascii="Times New Roman" w:hAnsi="Times New Roman" w:cs="Times New Roman"/>
          <w:i/>
          <w:iCs/>
        </w:rPr>
        <w:t>Essay about Government Control of the Internet - 2038 Words | Bartleby</w:t>
      </w:r>
      <w:r w:rsidRPr="00DF4FC1">
        <w:rPr>
          <w:rFonts w:ascii="Times New Roman" w:hAnsi="Times New Roman" w:cs="Times New Roman"/>
        </w:rPr>
        <w:t>. https://www.bartleby.com/essay/Government-Control-of-the-Internet-P3L9ZEZVJ. Accessed 23 May 2019.</w:t>
      </w:r>
    </w:p>
    <w:p w14:paraId="3644F9F8" w14:textId="77777777" w:rsidR="00DF4FC1" w:rsidRPr="00DF4FC1" w:rsidRDefault="00D95FB5" w:rsidP="00DF4FC1">
      <w:pPr>
        <w:pStyle w:val="Bibliography"/>
        <w:rPr>
          <w:rFonts w:ascii="Times New Roman" w:hAnsi="Times New Roman" w:cs="Times New Roman"/>
        </w:rPr>
      </w:pPr>
      <w:r w:rsidRPr="00DF4FC1">
        <w:rPr>
          <w:rFonts w:ascii="Times New Roman" w:hAnsi="Times New Roman" w:cs="Times New Roman"/>
          <w:i/>
          <w:iCs/>
        </w:rPr>
        <w:t>Government Monitoring of Social Media: Legal and Policy Challenges | Brennan Center for Justice</w:t>
      </w:r>
      <w:r w:rsidRPr="00DF4FC1">
        <w:rPr>
          <w:rFonts w:ascii="Times New Roman" w:hAnsi="Times New Roman" w:cs="Times New Roman"/>
        </w:rPr>
        <w:t>. https://www.brennancenter.org/analysis/government-monitoring-social-media-legal-and-policy-challenges. Accessed 23 May 2019.</w:t>
      </w:r>
    </w:p>
    <w:p w14:paraId="0F366348" w14:textId="77777777" w:rsidR="00DF4FC1" w:rsidRPr="00DF4FC1" w:rsidRDefault="00D95FB5" w:rsidP="00DF4FC1">
      <w:pPr>
        <w:pStyle w:val="Bibliography"/>
        <w:rPr>
          <w:rFonts w:ascii="Times New Roman" w:hAnsi="Times New Roman" w:cs="Times New Roman"/>
        </w:rPr>
      </w:pPr>
      <w:r w:rsidRPr="00DF4FC1">
        <w:rPr>
          <w:rFonts w:ascii="Times New Roman" w:hAnsi="Times New Roman" w:cs="Times New Roman"/>
        </w:rPr>
        <w:t xml:space="preserve">Magid, Larry. “Online Privacy and Security Is a Shared Responsibility: Government, Industry and You.” </w:t>
      </w:r>
      <w:r w:rsidRPr="00DF4FC1">
        <w:rPr>
          <w:rFonts w:ascii="Times New Roman" w:hAnsi="Times New Roman" w:cs="Times New Roman"/>
          <w:i/>
          <w:iCs/>
        </w:rPr>
        <w:t>Forbes</w:t>
      </w:r>
      <w:r w:rsidRPr="00DF4FC1">
        <w:rPr>
          <w:rFonts w:ascii="Times New Roman" w:hAnsi="Times New Roman" w:cs="Times New Roman"/>
        </w:rPr>
        <w:t>, https://www.forbes.com/sites/larrymagid/2013/02/12/online-privacy-and-security-is-a-shared-responsibility-government-industry-and-you/. Accessed 23 May 2019.</w:t>
      </w:r>
    </w:p>
    <w:p w14:paraId="348B7FDF" w14:textId="77777777" w:rsidR="00DF4FC1" w:rsidRPr="00DF4FC1" w:rsidRDefault="00D95FB5" w:rsidP="00DF4FC1">
      <w:pPr>
        <w:pStyle w:val="Bibliography"/>
        <w:rPr>
          <w:rFonts w:ascii="Times New Roman" w:hAnsi="Times New Roman" w:cs="Times New Roman"/>
        </w:rPr>
      </w:pPr>
      <w:r w:rsidRPr="00DF4FC1">
        <w:rPr>
          <w:rFonts w:ascii="Times New Roman" w:hAnsi="Times New Roman" w:cs="Times New Roman"/>
          <w:i/>
          <w:iCs/>
        </w:rPr>
        <w:t>Should Privacy Be Allowed to Regulate The Internet And Our Privacy? Essay</w:t>
      </w:r>
      <w:r w:rsidRPr="00DF4FC1">
        <w:rPr>
          <w:rFonts w:ascii="Times New Roman" w:hAnsi="Times New Roman" w:cs="Times New Roman"/>
        </w:rPr>
        <w:t>. https://www.123helpme.com/should-privacy-be-allowed-regulate-the-internet-and-our-privacy-preview.asp?id=737272. Accessed 23 May 2019.</w:t>
      </w:r>
    </w:p>
    <w:p w14:paraId="66B5691F" w14:textId="77777777" w:rsidR="00E614DD" w:rsidRDefault="00D95FB5" w:rsidP="00DF4FC1">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571E75" w16cid:durableId="2090E11D"/>
  <w16cid:commentId w16cid:paraId="1838511D" w16cid:durableId="2090E142"/>
  <w16cid:commentId w16cid:paraId="438C7A82" w16cid:durableId="2090E2F6"/>
  <w16cid:commentId w16cid:paraId="7F44B72C" w16cid:durableId="2090E307"/>
  <w16cid:commentId w16cid:paraId="0A340D0C" w16cid:durableId="2090E31D"/>
  <w16cid:commentId w16cid:paraId="09E534CB" w16cid:durableId="2090E334"/>
  <w16cid:commentId w16cid:paraId="39270266" w16cid:durableId="2090E399"/>
  <w16cid:commentId w16cid:paraId="2893D4CE" w16cid:durableId="2090E3C9"/>
  <w16cid:commentId w16cid:paraId="4A579CD5" w16cid:durableId="2090E3DF"/>
  <w16cid:commentId w16cid:paraId="1E28617C" w16cid:durableId="2090E431"/>
  <w16cid:commentId w16cid:paraId="0E309E2D" w16cid:durableId="2090E457"/>
  <w16cid:commentId w16cid:paraId="7A30ECCD" w16cid:durableId="2090E4A4"/>
  <w16cid:commentId w16cid:paraId="41F9671D" w16cid:durableId="2090E531"/>
  <w16cid:commentId w16cid:paraId="17F59A15" w16cid:durableId="2090E59C"/>
  <w16cid:commentId w16cid:paraId="4424C33D" w16cid:durableId="2090E5F5"/>
  <w16cid:commentId w16cid:paraId="5162CA0F" w16cid:durableId="2090E69F"/>
  <w16cid:commentId w16cid:paraId="55EE858D" w16cid:durableId="2090E74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98E82B" w14:textId="77777777" w:rsidR="001476D5" w:rsidRDefault="001476D5">
      <w:pPr>
        <w:spacing w:line="240" w:lineRule="auto"/>
      </w:pPr>
      <w:r>
        <w:separator/>
      </w:r>
    </w:p>
  </w:endnote>
  <w:endnote w:type="continuationSeparator" w:id="0">
    <w:p w14:paraId="47150482" w14:textId="77777777" w:rsidR="001476D5" w:rsidRDefault="001476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849749" w14:textId="77777777" w:rsidR="001476D5" w:rsidRDefault="001476D5">
      <w:pPr>
        <w:spacing w:line="240" w:lineRule="auto"/>
      </w:pPr>
      <w:r>
        <w:separator/>
      </w:r>
    </w:p>
  </w:footnote>
  <w:footnote w:type="continuationSeparator" w:id="0">
    <w:p w14:paraId="42C12995" w14:textId="77777777" w:rsidR="001476D5" w:rsidRDefault="001476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5BC08" w14:textId="77777777" w:rsidR="00832D5A" w:rsidRDefault="001476D5">
    <w:pPr>
      <w:pStyle w:val="Header"/>
    </w:pPr>
    <w:sdt>
      <w:sdtPr>
        <w:alias w:val="Last Name:"/>
        <w:tag w:val="Last Name:"/>
        <w:id w:val="343136273"/>
        <w:temporary/>
        <w:showingPlcHdr/>
        <w15:appearance w15:val="hidden"/>
      </w:sdtPr>
      <w:sdtEndPr/>
      <w:sdtContent>
        <w:r w:rsidR="00D95FB5">
          <w:t>Last Name</w:t>
        </w:r>
      </w:sdtContent>
    </w:sdt>
    <w:r w:rsidR="00D95FB5">
      <w:t xml:space="preserve"> </w:t>
    </w:r>
    <w:r w:rsidR="00D95FB5">
      <w:fldChar w:fldCharType="begin"/>
    </w:r>
    <w:r w:rsidR="00D95FB5">
      <w:instrText xml:space="preserve"> PAGE   \* MERGEFORMAT </w:instrText>
    </w:r>
    <w:r w:rsidR="00D95FB5">
      <w:fldChar w:fldCharType="separate"/>
    </w:r>
    <w:r w:rsidR="0079623F">
      <w:rPr>
        <w:noProof/>
      </w:rPr>
      <w:t>8</w:t>
    </w:r>
    <w:r w:rsidR="00D95FB5">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346CE" w14:textId="77777777" w:rsidR="00832D5A" w:rsidRDefault="001476D5">
    <w:pPr>
      <w:pStyle w:val="Header"/>
    </w:pPr>
    <w:sdt>
      <w:sdtPr>
        <w:alias w:val="Last Name:"/>
        <w:tag w:val="Last Name:"/>
        <w:id w:val="81423100"/>
        <w:placeholder>
          <w:docPart w:val="AD311FAA0BC848B08312ACFCCCA0B68E"/>
        </w:placeholder>
        <w:temporary/>
        <w:showingPlcHdr/>
        <w15:appearance w15:val="hidden"/>
      </w:sdtPr>
      <w:sdtEndPr/>
      <w:sdtContent>
        <w:r w:rsidR="00D95FB5">
          <w:t>Last Name</w:t>
        </w:r>
      </w:sdtContent>
    </w:sdt>
    <w:r w:rsidR="00D95FB5">
      <w:t xml:space="preserve"> </w:t>
    </w:r>
    <w:r w:rsidR="00D95FB5">
      <w:fldChar w:fldCharType="begin"/>
    </w:r>
    <w:r w:rsidR="00D95FB5">
      <w:instrText xml:space="preserve"> PAGE   \* MERGEFORMAT </w:instrText>
    </w:r>
    <w:r w:rsidR="00D95FB5">
      <w:fldChar w:fldCharType="separate"/>
    </w:r>
    <w:r w:rsidR="0079623F">
      <w:rPr>
        <w:noProof/>
      </w:rPr>
      <w:t>1</w:t>
    </w:r>
    <w:r w:rsidR="00D95FB5">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FD681A72">
      <w:start w:val="1"/>
      <w:numFmt w:val="lowerLetter"/>
      <w:pStyle w:val="TableNote"/>
      <w:suff w:val="space"/>
      <w:lvlText w:val="%1."/>
      <w:lvlJc w:val="left"/>
      <w:pPr>
        <w:ind w:left="0" w:firstLine="720"/>
      </w:pPr>
      <w:rPr>
        <w:rFonts w:hint="default"/>
      </w:rPr>
    </w:lvl>
    <w:lvl w:ilvl="1" w:tplc="00CCE7B2" w:tentative="1">
      <w:start w:val="1"/>
      <w:numFmt w:val="lowerLetter"/>
      <w:lvlText w:val="%2."/>
      <w:lvlJc w:val="left"/>
      <w:pPr>
        <w:ind w:left="2160" w:hanging="360"/>
      </w:pPr>
    </w:lvl>
    <w:lvl w:ilvl="2" w:tplc="37DA1CC2" w:tentative="1">
      <w:start w:val="1"/>
      <w:numFmt w:val="lowerRoman"/>
      <w:lvlText w:val="%3."/>
      <w:lvlJc w:val="right"/>
      <w:pPr>
        <w:ind w:left="2880" w:hanging="180"/>
      </w:pPr>
    </w:lvl>
    <w:lvl w:ilvl="3" w:tplc="957AD400" w:tentative="1">
      <w:start w:val="1"/>
      <w:numFmt w:val="decimal"/>
      <w:lvlText w:val="%4."/>
      <w:lvlJc w:val="left"/>
      <w:pPr>
        <w:ind w:left="3600" w:hanging="360"/>
      </w:pPr>
    </w:lvl>
    <w:lvl w:ilvl="4" w:tplc="7E4809D0" w:tentative="1">
      <w:start w:val="1"/>
      <w:numFmt w:val="lowerLetter"/>
      <w:lvlText w:val="%5."/>
      <w:lvlJc w:val="left"/>
      <w:pPr>
        <w:ind w:left="4320" w:hanging="360"/>
      </w:pPr>
    </w:lvl>
    <w:lvl w:ilvl="5" w:tplc="DCE6F692" w:tentative="1">
      <w:start w:val="1"/>
      <w:numFmt w:val="lowerRoman"/>
      <w:lvlText w:val="%6."/>
      <w:lvlJc w:val="right"/>
      <w:pPr>
        <w:ind w:left="5040" w:hanging="180"/>
      </w:pPr>
    </w:lvl>
    <w:lvl w:ilvl="6" w:tplc="FE50ED62" w:tentative="1">
      <w:start w:val="1"/>
      <w:numFmt w:val="decimal"/>
      <w:lvlText w:val="%7."/>
      <w:lvlJc w:val="left"/>
      <w:pPr>
        <w:ind w:left="5760" w:hanging="360"/>
      </w:pPr>
    </w:lvl>
    <w:lvl w:ilvl="7" w:tplc="82E04CEC" w:tentative="1">
      <w:start w:val="1"/>
      <w:numFmt w:val="lowerLetter"/>
      <w:lvlText w:val="%8."/>
      <w:lvlJc w:val="left"/>
      <w:pPr>
        <w:ind w:left="6480" w:hanging="360"/>
      </w:pPr>
    </w:lvl>
    <w:lvl w:ilvl="8" w:tplc="91D0460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268EA"/>
    <w:rsid w:val="00040CBB"/>
    <w:rsid w:val="000B78C8"/>
    <w:rsid w:val="000C1E8B"/>
    <w:rsid w:val="000F5E4C"/>
    <w:rsid w:val="001463B2"/>
    <w:rsid w:val="001476D5"/>
    <w:rsid w:val="00162875"/>
    <w:rsid w:val="001875F5"/>
    <w:rsid w:val="001D11CE"/>
    <w:rsid w:val="001F62C0"/>
    <w:rsid w:val="002347C0"/>
    <w:rsid w:val="00245E02"/>
    <w:rsid w:val="003523C1"/>
    <w:rsid w:val="00353B66"/>
    <w:rsid w:val="00373465"/>
    <w:rsid w:val="004333B6"/>
    <w:rsid w:val="00433504"/>
    <w:rsid w:val="00442C56"/>
    <w:rsid w:val="00442D9A"/>
    <w:rsid w:val="00456604"/>
    <w:rsid w:val="00466CF6"/>
    <w:rsid w:val="004A2675"/>
    <w:rsid w:val="004F7139"/>
    <w:rsid w:val="00546D9F"/>
    <w:rsid w:val="0057093C"/>
    <w:rsid w:val="005C7ABD"/>
    <w:rsid w:val="0062767A"/>
    <w:rsid w:val="00644177"/>
    <w:rsid w:val="00691EC1"/>
    <w:rsid w:val="0079623F"/>
    <w:rsid w:val="007C53FB"/>
    <w:rsid w:val="00832D5A"/>
    <w:rsid w:val="00857B63"/>
    <w:rsid w:val="008849D9"/>
    <w:rsid w:val="008B7D18"/>
    <w:rsid w:val="008C26B3"/>
    <w:rsid w:val="008F1F97"/>
    <w:rsid w:val="008F4052"/>
    <w:rsid w:val="009109B0"/>
    <w:rsid w:val="009D4EB3"/>
    <w:rsid w:val="00AF7A05"/>
    <w:rsid w:val="00B13D1B"/>
    <w:rsid w:val="00B303DB"/>
    <w:rsid w:val="00B3105F"/>
    <w:rsid w:val="00B818DF"/>
    <w:rsid w:val="00BB4E00"/>
    <w:rsid w:val="00C04A2B"/>
    <w:rsid w:val="00C07116"/>
    <w:rsid w:val="00C11CB9"/>
    <w:rsid w:val="00C52913"/>
    <w:rsid w:val="00C73CB5"/>
    <w:rsid w:val="00D31D0B"/>
    <w:rsid w:val="00D50EF8"/>
    <w:rsid w:val="00D52117"/>
    <w:rsid w:val="00D95FB5"/>
    <w:rsid w:val="00DB0D39"/>
    <w:rsid w:val="00DC0DA7"/>
    <w:rsid w:val="00DF4FC1"/>
    <w:rsid w:val="00E04308"/>
    <w:rsid w:val="00E14005"/>
    <w:rsid w:val="00E17B7C"/>
    <w:rsid w:val="00E614DD"/>
    <w:rsid w:val="00E627B4"/>
    <w:rsid w:val="00E658BB"/>
    <w:rsid w:val="00ED482C"/>
    <w:rsid w:val="00EE6A62"/>
    <w:rsid w:val="00F42458"/>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273A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ED6742">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ED674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ED674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ED6742">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ED6742">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ED6742">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31886"/>
    <w:rsid w:val="001956E0"/>
    <w:rsid w:val="005A122A"/>
    <w:rsid w:val="00ED6742"/>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850</Words>
  <Characters>1624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3T17:08:00Z</dcterms:created>
  <dcterms:modified xsi:type="dcterms:W3CDTF">2019-05-2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YxREYAA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